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79758"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40AF2E2A" w14:textId="3996BAED" w:rsidR="00820F33"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79758" w:history="1">
            <w:r w:rsidR="00820F33" w:rsidRPr="00937C53">
              <w:rPr>
                <w:rStyle w:val="Hyperlink"/>
                <w:noProof/>
              </w:rPr>
              <w:t>Inhaltsverzeichnis</w:t>
            </w:r>
            <w:r w:rsidR="00820F33">
              <w:rPr>
                <w:noProof/>
                <w:webHidden/>
              </w:rPr>
              <w:tab/>
            </w:r>
            <w:r w:rsidR="00820F33">
              <w:rPr>
                <w:noProof/>
                <w:webHidden/>
              </w:rPr>
              <w:fldChar w:fldCharType="begin"/>
            </w:r>
            <w:r w:rsidR="00820F33">
              <w:rPr>
                <w:noProof/>
                <w:webHidden/>
              </w:rPr>
              <w:instrText xml:space="preserve"> PAGEREF _Toc82079758 \h </w:instrText>
            </w:r>
            <w:r w:rsidR="00820F33">
              <w:rPr>
                <w:noProof/>
                <w:webHidden/>
              </w:rPr>
            </w:r>
            <w:r w:rsidR="00820F33">
              <w:rPr>
                <w:noProof/>
                <w:webHidden/>
              </w:rPr>
              <w:fldChar w:fldCharType="separate"/>
            </w:r>
            <w:r w:rsidR="00963B0D">
              <w:rPr>
                <w:noProof/>
                <w:webHidden/>
              </w:rPr>
              <w:t>II</w:t>
            </w:r>
            <w:r w:rsidR="00820F33">
              <w:rPr>
                <w:noProof/>
                <w:webHidden/>
              </w:rPr>
              <w:fldChar w:fldCharType="end"/>
            </w:r>
          </w:hyperlink>
        </w:p>
        <w:p w14:paraId="1B8AD182" w14:textId="626FE03E" w:rsidR="00820F33" w:rsidRDefault="00963B0D">
          <w:pPr>
            <w:pStyle w:val="Verzeichnis1"/>
            <w:tabs>
              <w:tab w:val="left" w:pos="480"/>
              <w:tab w:val="right" w:leader="dot" w:pos="9062"/>
            </w:tabs>
            <w:rPr>
              <w:rFonts w:eastAsiaTheme="minorEastAsia" w:cstheme="minorBidi"/>
              <w:noProof/>
              <w:lang w:eastAsia="de-DE"/>
            </w:rPr>
          </w:pPr>
          <w:hyperlink w:anchor="_Toc82079759" w:history="1">
            <w:r w:rsidR="00820F33" w:rsidRPr="00937C53">
              <w:rPr>
                <w:rStyle w:val="Hyperlink"/>
                <w:noProof/>
              </w:rPr>
              <w:t>1.</w:t>
            </w:r>
            <w:r w:rsidR="00820F33">
              <w:rPr>
                <w:rFonts w:eastAsiaTheme="minorEastAsia" w:cstheme="minorBidi"/>
                <w:noProof/>
                <w:lang w:eastAsia="de-DE"/>
              </w:rPr>
              <w:tab/>
            </w:r>
            <w:r w:rsidR="00820F33" w:rsidRPr="00937C53">
              <w:rPr>
                <w:rStyle w:val="Hyperlink"/>
                <w:noProof/>
              </w:rPr>
              <w:t>Einleitung</w:t>
            </w:r>
            <w:r w:rsidR="00820F33">
              <w:rPr>
                <w:noProof/>
                <w:webHidden/>
              </w:rPr>
              <w:tab/>
            </w:r>
            <w:r w:rsidR="00820F33">
              <w:rPr>
                <w:noProof/>
                <w:webHidden/>
              </w:rPr>
              <w:fldChar w:fldCharType="begin"/>
            </w:r>
            <w:r w:rsidR="00820F33">
              <w:rPr>
                <w:noProof/>
                <w:webHidden/>
              </w:rPr>
              <w:instrText xml:space="preserve"> PAGEREF _Toc82079759 \h </w:instrText>
            </w:r>
            <w:r w:rsidR="00820F33">
              <w:rPr>
                <w:noProof/>
                <w:webHidden/>
              </w:rPr>
            </w:r>
            <w:r w:rsidR="00820F33">
              <w:rPr>
                <w:noProof/>
                <w:webHidden/>
              </w:rPr>
              <w:fldChar w:fldCharType="separate"/>
            </w:r>
            <w:r>
              <w:rPr>
                <w:noProof/>
                <w:webHidden/>
              </w:rPr>
              <w:t>1</w:t>
            </w:r>
            <w:r w:rsidR="00820F33">
              <w:rPr>
                <w:noProof/>
                <w:webHidden/>
              </w:rPr>
              <w:fldChar w:fldCharType="end"/>
            </w:r>
          </w:hyperlink>
        </w:p>
        <w:p w14:paraId="3794304F" w14:textId="41D0C620" w:rsidR="00820F33" w:rsidRDefault="00963B0D">
          <w:pPr>
            <w:pStyle w:val="Verzeichnis2"/>
            <w:tabs>
              <w:tab w:val="left" w:pos="880"/>
              <w:tab w:val="right" w:leader="dot" w:pos="9062"/>
            </w:tabs>
            <w:rPr>
              <w:rFonts w:eastAsiaTheme="minorEastAsia" w:cstheme="minorBidi"/>
              <w:noProof/>
              <w:lang w:eastAsia="de-DE"/>
            </w:rPr>
          </w:pPr>
          <w:hyperlink w:anchor="_Toc82079760" w:history="1">
            <w:r w:rsidR="00820F33" w:rsidRPr="00937C53">
              <w:rPr>
                <w:rStyle w:val="Hyperlink"/>
                <w:noProof/>
              </w:rPr>
              <w:t>1.1</w:t>
            </w:r>
            <w:r w:rsidR="00820F33">
              <w:rPr>
                <w:rFonts w:eastAsiaTheme="minorEastAsia" w:cstheme="minorBidi"/>
                <w:noProof/>
                <w:lang w:eastAsia="de-DE"/>
              </w:rPr>
              <w:tab/>
            </w:r>
            <w:r w:rsidR="00820F33" w:rsidRPr="00937C53">
              <w:rPr>
                <w:rStyle w:val="Hyperlink"/>
                <w:noProof/>
              </w:rPr>
              <w:t>Anwendungshintergrund</w:t>
            </w:r>
            <w:r w:rsidR="00820F33">
              <w:rPr>
                <w:noProof/>
                <w:webHidden/>
              </w:rPr>
              <w:tab/>
            </w:r>
            <w:r w:rsidR="00820F33">
              <w:rPr>
                <w:noProof/>
                <w:webHidden/>
              </w:rPr>
              <w:fldChar w:fldCharType="begin"/>
            </w:r>
            <w:r w:rsidR="00820F33">
              <w:rPr>
                <w:noProof/>
                <w:webHidden/>
              </w:rPr>
              <w:instrText xml:space="preserve"> PAGEREF _Toc82079760 \h </w:instrText>
            </w:r>
            <w:r w:rsidR="00820F33">
              <w:rPr>
                <w:noProof/>
                <w:webHidden/>
              </w:rPr>
            </w:r>
            <w:r w:rsidR="00820F33">
              <w:rPr>
                <w:noProof/>
                <w:webHidden/>
              </w:rPr>
              <w:fldChar w:fldCharType="separate"/>
            </w:r>
            <w:r>
              <w:rPr>
                <w:noProof/>
                <w:webHidden/>
              </w:rPr>
              <w:t>1</w:t>
            </w:r>
            <w:r w:rsidR="00820F33">
              <w:rPr>
                <w:noProof/>
                <w:webHidden/>
              </w:rPr>
              <w:fldChar w:fldCharType="end"/>
            </w:r>
          </w:hyperlink>
        </w:p>
        <w:p w14:paraId="4B0E167F" w14:textId="163C23A2" w:rsidR="00820F33" w:rsidRDefault="00963B0D">
          <w:pPr>
            <w:pStyle w:val="Verzeichnis2"/>
            <w:tabs>
              <w:tab w:val="left" w:pos="880"/>
              <w:tab w:val="right" w:leader="dot" w:pos="9062"/>
            </w:tabs>
            <w:rPr>
              <w:rFonts w:eastAsiaTheme="minorEastAsia" w:cstheme="minorBidi"/>
              <w:noProof/>
              <w:lang w:eastAsia="de-DE"/>
            </w:rPr>
          </w:pPr>
          <w:hyperlink w:anchor="_Toc82079761" w:history="1">
            <w:r w:rsidR="00820F33" w:rsidRPr="00937C53">
              <w:rPr>
                <w:rStyle w:val="Hyperlink"/>
                <w:noProof/>
              </w:rPr>
              <w:t>1.2</w:t>
            </w:r>
            <w:r w:rsidR="00820F33">
              <w:rPr>
                <w:rFonts w:eastAsiaTheme="minorEastAsia" w:cstheme="minorBidi"/>
                <w:noProof/>
                <w:lang w:eastAsia="de-DE"/>
              </w:rPr>
              <w:tab/>
            </w:r>
            <w:r w:rsidR="00820F33" w:rsidRPr="00937C53">
              <w:rPr>
                <w:rStyle w:val="Hyperlink"/>
                <w:noProof/>
              </w:rPr>
              <w:t>Zielgruppen</w:t>
            </w:r>
            <w:r w:rsidR="00820F33">
              <w:rPr>
                <w:noProof/>
                <w:webHidden/>
              </w:rPr>
              <w:tab/>
            </w:r>
            <w:r w:rsidR="00820F33">
              <w:rPr>
                <w:noProof/>
                <w:webHidden/>
              </w:rPr>
              <w:fldChar w:fldCharType="begin"/>
            </w:r>
            <w:r w:rsidR="00820F33">
              <w:rPr>
                <w:noProof/>
                <w:webHidden/>
              </w:rPr>
              <w:instrText xml:space="preserve"> PAGEREF _Toc82079761 \h </w:instrText>
            </w:r>
            <w:r w:rsidR="00820F33">
              <w:rPr>
                <w:noProof/>
                <w:webHidden/>
              </w:rPr>
            </w:r>
            <w:r w:rsidR="00820F33">
              <w:rPr>
                <w:noProof/>
                <w:webHidden/>
              </w:rPr>
              <w:fldChar w:fldCharType="separate"/>
            </w:r>
            <w:r>
              <w:rPr>
                <w:noProof/>
                <w:webHidden/>
              </w:rPr>
              <w:t>3</w:t>
            </w:r>
            <w:r w:rsidR="00820F33">
              <w:rPr>
                <w:noProof/>
                <w:webHidden/>
              </w:rPr>
              <w:fldChar w:fldCharType="end"/>
            </w:r>
          </w:hyperlink>
        </w:p>
        <w:p w14:paraId="7681F122" w14:textId="6CE67E5C" w:rsidR="00820F33" w:rsidRDefault="00963B0D">
          <w:pPr>
            <w:pStyle w:val="Verzeichnis2"/>
            <w:tabs>
              <w:tab w:val="left" w:pos="880"/>
              <w:tab w:val="right" w:leader="dot" w:pos="9062"/>
            </w:tabs>
            <w:rPr>
              <w:rFonts w:eastAsiaTheme="minorEastAsia" w:cstheme="minorBidi"/>
              <w:noProof/>
              <w:lang w:eastAsia="de-DE"/>
            </w:rPr>
          </w:pPr>
          <w:hyperlink w:anchor="_Toc82079762" w:history="1">
            <w:r w:rsidR="00820F33" w:rsidRPr="00937C53">
              <w:rPr>
                <w:rStyle w:val="Hyperlink"/>
                <w:noProof/>
              </w:rPr>
              <w:t>1.3</w:t>
            </w:r>
            <w:r w:rsidR="00820F33">
              <w:rPr>
                <w:rFonts w:eastAsiaTheme="minorEastAsia" w:cstheme="minorBidi"/>
                <w:noProof/>
                <w:lang w:eastAsia="de-DE"/>
              </w:rPr>
              <w:tab/>
            </w:r>
            <w:r w:rsidR="00820F33" w:rsidRPr="00937C53">
              <w:rPr>
                <w:rStyle w:val="Hyperlink"/>
                <w:noProof/>
              </w:rPr>
              <w:t>Überblick und Beiträge</w:t>
            </w:r>
            <w:r w:rsidR="00820F33">
              <w:rPr>
                <w:noProof/>
                <w:webHidden/>
              </w:rPr>
              <w:tab/>
            </w:r>
            <w:r w:rsidR="00820F33">
              <w:rPr>
                <w:noProof/>
                <w:webHidden/>
              </w:rPr>
              <w:fldChar w:fldCharType="begin"/>
            </w:r>
            <w:r w:rsidR="00820F33">
              <w:rPr>
                <w:noProof/>
                <w:webHidden/>
              </w:rPr>
              <w:instrText xml:space="preserve"> PAGEREF _Toc82079762 \h </w:instrText>
            </w:r>
            <w:r w:rsidR="00820F33">
              <w:rPr>
                <w:noProof/>
                <w:webHidden/>
              </w:rPr>
            </w:r>
            <w:r w:rsidR="00820F33">
              <w:rPr>
                <w:noProof/>
                <w:webHidden/>
              </w:rPr>
              <w:fldChar w:fldCharType="separate"/>
            </w:r>
            <w:r>
              <w:rPr>
                <w:noProof/>
                <w:webHidden/>
              </w:rPr>
              <w:t>4</w:t>
            </w:r>
            <w:r w:rsidR="00820F33">
              <w:rPr>
                <w:noProof/>
                <w:webHidden/>
              </w:rPr>
              <w:fldChar w:fldCharType="end"/>
            </w:r>
          </w:hyperlink>
        </w:p>
        <w:p w14:paraId="720C8DE0" w14:textId="18777439" w:rsidR="00820F33" w:rsidRDefault="00963B0D">
          <w:pPr>
            <w:pStyle w:val="Verzeichnis1"/>
            <w:tabs>
              <w:tab w:val="left" w:pos="480"/>
              <w:tab w:val="right" w:leader="dot" w:pos="9062"/>
            </w:tabs>
            <w:rPr>
              <w:rFonts w:eastAsiaTheme="minorEastAsia" w:cstheme="minorBidi"/>
              <w:noProof/>
              <w:lang w:eastAsia="de-DE"/>
            </w:rPr>
          </w:pPr>
          <w:hyperlink w:anchor="_Toc82079763" w:history="1">
            <w:r w:rsidR="00820F33" w:rsidRPr="00937C53">
              <w:rPr>
                <w:rStyle w:val="Hyperlink"/>
                <w:noProof/>
              </w:rPr>
              <w:t>2.</w:t>
            </w:r>
            <w:r w:rsidR="00820F33">
              <w:rPr>
                <w:rFonts w:eastAsiaTheme="minorEastAsia" w:cstheme="minorBidi"/>
                <w:noProof/>
                <w:lang w:eastAsia="de-DE"/>
              </w:rPr>
              <w:tab/>
            </w:r>
            <w:r w:rsidR="00820F33" w:rsidRPr="00937C53">
              <w:rPr>
                <w:rStyle w:val="Hyperlink"/>
                <w:noProof/>
              </w:rPr>
              <w:t>Daten</w:t>
            </w:r>
            <w:r w:rsidR="00820F33">
              <w:rPr>
                <w:noProof/>
                <w:webHidden/>
              </w:rPr>
              <w:tab/>
            </w:r>
            <w:r w:rsidR="00820F33">
              <w:rPr>
                <w:noProof/>
                <w:webHidden/>
              </w:rPr>
              <w:fldChar w:fldCharType="begin"/>
            </w:r>
            <w:r w:rsidR="00820F33">
              <w:rPr>
                <w:noProof/>
                <w:webHidden/>
              </w:rPr>
              <w:instrText xml:space="preserve"> PAGEREF _Toc82079763 \h </w:instrText>
            </w:r>
            <w:r w:rsidR="00820F33">
              <w:rPr>
                <w:noProof/>
                <w:webHidden/>
              </w:rPr>
            </w:r>
            <w:r w:rsidR="00820F33">
              <w:rPr>
                <w:noProof/>
                <w:webHidden/>
              </w:rPr>
              <w:fldChar w:fldCharType="separate"/>
            </w:r>
            <w:r>
              <w:rPr>
                <w:noProof/>
                <w:webHidden/>
              </w:rPr>
              <w:t>4</w:t>
            </w:r>
            <w:r w:rsidR="00820F33">
              <w:rPr>
                <w:noProof/>
                <w:webHidden/>
              </w:rPr>
              <w:fldChar w:fldCharType="end"/>
            </w:r>
          </w:hyperlink>
        </w:p>
        <w:p w14:paraId="66ABB333" w14:textId="0CE04611" w:rsidR="00820F33" w:rsidRDefault="00963B0D">
          <w:pPr>
            <w:pStyle w:val="Verzeichnis2"/>
            <w:tabs>
              <w:tab w:val="left" w:pos="880"/>
              <w:tab w:val="right" w:leader="dot" w:pos="9062"/>
            </w:tabs>
            <w:rPr>
              <w:rFonts w:eastAsiaTheme="minorEastAsia" w:cstheme="minorBidi"/>
              <w:noProof/>
              <w:lang w:eastAsia="de-DE"/>
            </w:rPr>
          </w:pPr>
          <w:hyperlink w:anchor="_Toc82079764" w:history="1">
            <w:r w:rsidR="00820F33" w:rsidRPr="00937C53">
              <w:rPr>
                <w:rStyle w:val="Hyperlink"/>
                <w:noProof/>
              </w:rPr>
              <w:t>2.1</w:t>
            </w:r>
            <w:r w:rsidR="00820F33">
              <w:rPr>
                <w:rFonts w:eastAsiaTheme="minorEastAsia" w:cstheme="minorBidi"/>
                <w:noProof/>
                <w:lang w:eastAsia="de-DE"/>
              </w:rPr>
              <w:tab/>
            </w:r>
            <w:r w:rsidR="00820F33" w:rsidRPr="00937C53">
              <w:rPr>
                <w:rStyle w:val="Hyperlink"/>
                <w:noProof/>
              </w:rPr>
              <w:t>Technische Breitstellung der Daten</w:t>
            </w:r>
            <w:r w:rsidR="00820F33">
              <w:rPr>
                <w:noProof/>
                <w:webHidden/>
              </w:rPr>
              <w:tab/>
            </w:r>
            <w:r w:rsidR="00820F33">
              <w:rPr>
                <w:noProof/>
                <w:webHidden/>
              </w:rPr>
              <w:fldChar w:fldCharType="begin"/>
            </w:r>
            <w:r w:rsidR="00820F33">
              <w:rPr>
                <w:noProof/>
                <w:webHidden/>
              </w:rPr>
              <w:instrText xml:space="preserve"> PAGEREF _Toc82079764 \h </w:instrText>
            </w:r>
            <w:r w:rsidR="00820F33">
              <w:rPr>
                <w:noProof/>
                <w:webHidden/>
              </w:rPr>
            </w:r>
            <w:r w:rsidR="00820F33">
              <w:rPr>
                <w:noProof/>
                <w:webHidden/>
              </w:rPr>
              <w:fldChar w:fldCharType="separate"/>
            </w:r>
            <w:r>
              <w:rPr>
                <w:noProof/>
                <w:webHidden/>
              </w:rPr>
              <w:t>5</w:t>
            </w:r>
            <w:r w:rsidR="00820F33">
              <w:rPr>
                <w:noProof/>
                <w:webHidden/>
              </w:rPr>
              <w:fldChar w:fldCharType="end"/>
            </w:r>
          </w:hyperlink>
        </w:p>
        <w:p w14:paraId="640689DC" w14:textId="1D8F48AD" w:rsidR="00820F33" w:rsidRDefault="00963B0D">
          <w:pPr>
            <w:pStyle w:val="Verzeichnis2"/>
            <w:tabs>
              <w:tab w:val="left" w:pos="880"/>
              <w:tab w:val="right" w:leader="dot" w:pos="9062"/>
            </w:tabs>
            <w:rPr>
              <w:rFonts w:eastAsiaTheme="minorEastAsia" w:cstheme="minorBidi"/>
              <w:noProof/>
              <w:lang w:eastAsia="de-DE"/>
            </w:rPr>
          </w:pPr>
          <w:hyperlink w:anchor="_Toc82079765" w:history="1">
            <w:r w:rsidR="00820F33" w:rsidRPr="00937C53">
              <w:rPr>
                <w:rStyle w:val="Hyperlink"/>
                <w:noProof/>
              </w:rPr>
              <w:t>2.2</w:t>
            </w:r>
            <w:r w:rsidR="00820F33">
              <w:rPr>
                <w:rFonts w:eastAsiaTheme="minorEastAsia" w:cstheme="minorBidi"/>
                <w:noProof/>
                <w:lang w:eastAsia="de-DE"/>
              </w:rPr>
              <w:tab/>
            </w:r>
            <w:r w:rsidR="00820F33" w:rsidRPr="00937C53">
              <w:rPr>
                <w:rStyle w:val="Hyperlink"/>
                <w:noProof/>
              </w:rPr>
              <w:t>Datenvorverarbeitung</w:t>
            </w:r>
            <w:r w:rsidR="00820F33">
              <w:rPr>
                <w:noProof/>
                <w:webHidden/>
              </w:rPr>
              <w:tab/>
            </w:r>
            <w:r w:rsidR="00820F33">
              <w:rPr>
                <w:noProof/>
                <w:webHidden/>
              </w:rPr>
              <w:fldChar w:fldCharType="begin"/>
            </w:r>
            <w:r w:rsidR="00820F33">
              <w:rPr>
                <w:noProof/>
                <w:webHidden/>
              </w:rPr>
              <w:instrText xml:space="preserve"> PAGEREF _Toc82079765 \h </w:instrText>
            </w:r>
            <w:r w:rsidR="00820F33">
              <w:rPr>
                <w:noProof/>
                <w:webHidden/>
              </w:rPr>
            </w:r>
            <w:r w:rsidR="00820F33">
              <w:rPr>
                <w:noProof/>
                <w:webHidden/>
              </w:rPr>
              <w:fldChar w:fldCharType="separate"/>
            </w:r>
            <w:r>
              <w:rPr>
                <w:noProof/>
                <w:webHidden/>
              </w:rPr>
              <w:t>6</w:t>
            </w:r>
            <w:r w:rsidR="00820F33">
              <w:rPr>
                <w:noProof/>
                <w:webHidden/>
              </w:rPr>
              <w:fldChar w:fldCharType="end"/>
            </w:r>
          </w:hyperlink>
        </w:p>
        <w:p w14:paraId="69E3B10F" w14:textId="6E151572" w:rsidR="00820F33" w:rsidRDefault="00963B0D">
          <w:pPr>
            <w:pStyle w:val="Verzeichnis1"/>
            <w:tabs>
              <w:tab w:val="left" w:pos="480"/>
              <w:tab w:val="right" w:leader="dot" w:pos="9062"/>
            </w:tabs>
            <w:rPr>
              <w:rFonts w:eastAsiaTheme="minorEastAsia" w:cstheme="minorBidi"/>
              <w:noProof/>
              <w:lang w:eastAsia="de-DE"/>
            </w:rPr>
          </w:pPr>
          <w:hyperlink w:anchor="_Toc82079766" w:history="1">
            <w:r w:rsidR="00820F33" w:rsidRPr="00937C53">
              <w:rPr>
                <w:rStyle w:val="Hyperlink"/>
                <w:noProof/>
              </w:rPr>
              <w:t>3.</w:t>
            </w:r>
            <w:r w:rsidR="00820F33">
              <w:rPr>
                <w:rFonts w:eastAsiaTheme="minorEastAsia" w:cstheme="minorBidi"/>
                <w:noProof/>
                <w:lang w:eastAsia="de-DE"/>
              </w:rPr>
              <w:tab/>
            </w:r>
            <w:r w:rsidR="00820F33" w:rsidRPr="00937C53">
              <w:rPr>
                <w:rStyle w:val="Hyperlink"/>
                <w:noProof/>
              </w:rPr>
              <w:t>Visualisierung</w:t>
            </w:r>
            <w:r w:rsidR="00820F33">
              <w:rPr>
                <w:noProof/>
                <w:webHidden/>
              </w:rPr>
              <w:tab/>
            </w:r>
            <w:r w:rsidR="00820F33">
              <w:rPr>
                <w:noProof/>
                <w:webHidden/>
              </w:rPr>
              <w:fldChar w:fldCharType="begin"/>
            </w:r>
            <w:r w:rsidR="00820F33">
              <w:rPr>
                <w:noProof/>
                <w:webHidden/>
              </w:rPr>
              <w:instrText xml:space="preserve"> PAGEREF _Toc82079766 \h </w:instrText>
            </w:r>
            <w:r w:rsidR="00820F33">
              <w:rPr>
                <w:noProof/>
                <w:webHidden/>
              </w:rPr>
            </w:r>
            <w:r w:rsidR="00820F33">
              <w:rPr>
                <w:noProof/>
                <w:webHidden/>
              </w:rPr>
              <w:fldChar w:fldCharType="separate"/>
            </w:r>
            <w:r>
              <w:rPr>
                <w:noProof/>
                <w:webHidden/>
              </w:rPr>
              <w:t>7</w:t>
            </w:r>
            <w:r w:rsidR="00820F33">
              <w:rPr>
                <w:noProof/>
                <w:webHidden/>
              </w:rPr>
              <w:fldChar w:fldCharType="end"/>
            </w:r>
          </w:hyperlink>
        </w:p>
        <w:p w14:paraId="5F0C7B1E" w14:textId="1344DF7F" w:rsidR="00820F33" w:rsidRDefault="00963B0D">
          <w:pPr>
            <w:pStyle w:val="Verzeichnis2"/>
            <w:tabs>
              <w:tab w:val="left" w:pos="880"/>
              <w:tab w:val="right" w:leader="dot" w:pos="9062"/>
            </w:tabs>
            <w:rPr>
              <w:rFonts w:eastAsiaTheme="minorEastAsia" w:cstheme="minorBidi"/>
              <w:noProof/>
              <w:lang w:eastAsia="de-DE"/>
            </w:rPr>
          </w:pPr>
          <w:hyperlink w:anchor="_Toc82079767" w:history="1">
            <w:r w:rsidR="00820F33" w:rsidRPr="00937C53">
              <w:rPr>
                <w:rStyle w:val="Hyperlink"/>
                <w:noProof/>
              </w:rPr>
              <w:t>3.1</w:t>
            </w:r>
            <w:r w:rsidR="00820F33">
              <w:rPr>
                <w:rFonts w:eastAsiaTheme="minorEastAsia" w:cstheme="minorBidi"/>
                <w:noProof/>
                <w:lang w:eastAsia="de-DE"/>
              </w:rPr>
              <w:tab/>
            </w:r>
            <w:r w:rsidR="00820F33" w:rsidRPr="00937C53">
              <w:rPr>
                <w:rStyle w:val="Hyperlink"/>
                <w:noProof/>
              </w:rPr>
              <w:t>Analyse der Anwendungsaufgaben</w:t>
            </w:r>
            <w:r w:rsidR="00820F33">
              <w:rPr>
                <w:noProof/>
                <w:webHidden/>
              </w:rPr>
              <w:tab/>
            </w:r>
            <w:r w:rsidR="00820F33">
              <w:rPr>
                <w:noProof/>
                <w:webHidden/>
              </w:rPr>
              <w:fldChar w:fldCharType="begin"/>
            </w:r>
            <w:r w:rsidR="00820F33">
              <w:rPr>
                <w:noProof/>
                <w:webHidden/>
              </w:rPr>
              <w:instrText xml:space="preserve"> PAGEREF _Toc82079767 \h </w:instrText>
            </w:r>
            <w:r w:rsidR="00820F33">
              <w:rPr>
                <w:noProof/>
                <w:webHidden/>
              </w:rPr>
            </w:r>
            <w:r w:rsidR="00820F33">
              <w:rPr>
                <w:noProof/>
                <w:webHidden/>
              </w:rPr>
              <w:fldChar w:fldCharType="separate"/>
            </w:r>
            <w:r>
              <w:rPr>
                <w:noProof/>
                <w:webHidden/>
              </w:rPr>
              <w:t>7</w:t>
            </w:r>
            <w:r w:rsidR="00820F33">
              <w:rPr>
                <w:noProof/>
                <w:webHidden/>
              </w:rPr>
              <w:fldChar w:fldCharType="end"/>
            </w:r>
          </w:hyperlink>
        </w:p>
        <w:p w14:paraId="7CDC1299" w14:textId="05180ABD" w:rsidR="00820F33" w:rsidRDefault="00963B0D">
          <w:pPr>
            <w:pStyle w:val="Verzeichnis2"/>
            <w:tabs>
              <w:tab w:val="left" w:pos="880"/>
              <w:tab w:val="right" w:leader="dot" w:pos="9062"/>
            </w:tabs>
            <w:rPr>
              <w:rFonts w:eastAsiaTheme="minorEastAsia" w:cstheme="minorBidi"/>
              <w:noProof/>
              <w:lang w:eastAsia="de-DE"/>
            </w:rPr>
          </w:pPr>
          <w:hyperlink w:anchor="_Toc82079768" w:history="1">
            <w:r w:rsidR="00820F33" w:rsidRPr="00937C53">
              <w:rPr>
                <w:rStyle w:val="Hyperlink"/>
                <w:noProof/>
              </w:rPr>
              <w:t>3.2</w:t>
            </w:r>
            <w:r w:rsidR="00820F33">
              <w:rPr>
                <w:rFonts w:eastAsiaTheme="minorEastAsia" w:cstheme="minorBidi"/>
                <w:noProof/>
                <w:lang w:eastAsia="de-DE"/>
              </w:rPr>
              <w:tab/>
            </w:r>
            <w:r w:rsidR="00820F33" w:rsidRPr="00937C53">
              <w:rPr>
                <w:rStyle w:val="Hyperlink"/>
                <w:noProof/>
              </w:rPr>
              <w:t>Anforderungen an die Visualisierungen</w:t>
            </w:r>
            <w:r w:rsidR="00820F33">
              <w:rPr>
                <w:noProof/>
                <w:webHidden/>
              </w:rPr>
              <w:tab/>
            </w:r>
            <w:r w:rsidR="00820F33">
              <w:rPr>
                <w:noProof/>
                <w:webHidden/>
              </w:rPr>
              <w:fldChar w:fldCharType="begin"/>
            </w:r>
            <w:r w:rsidR="00820F33">
              <w:rPr>
                <w:noProof/>
                <w:webHidden/>
              </w:rPr>
              <w:instrText xml:space="preserve"> PAGEREF _Toc82079768 \h </w:instrText>
            </w:r>
            <w:r w:rsidR="00820F33">
              <w:rPr>
                <w:noProof/>
                <w:webHidden/>
              </w:rPr>
            </w:r>
            <w:r w:rsidR="00820F33">
              <w:rPr>
                <w:noProof/>
                <w:webHidden/>
              </w:rPr>
              <w:fldChar w:fldCharType="separate"/>
            </w:r>
            <w:r>
              <w:rPr>
                <w:noProof/>
                <w:webHidden/>
              </w:rPr>
              <w:t>8</w:t>
            </w:r>
            <w:r w:rsidR="00820F33">
              <w:rPr>
                <w:noProof/>
                <w:webHidden/>
              </w:rPr>
              <w:fldChar w:fldCharType="end"/>
            </w:r>
          </w:hyperlink>
        </w:p>
        <w:p w14:paraId="21C27C95" w14:textId="44FF79CF" w:rsidR="00820F33" w:rsidRDefault="00963B0D">
          <w:pPr>
            <w:pStyle w:val="Verzeichnis2"/>
            <w:tabs>
              <w:tab w:val="left" w:pos="880"/>
              <w:tab w:val="right" w:leader="dot" w:pos="9062"/>
            </w:tabs>
            <w:rPr>
              <w:rFonts w:eastAsiaTheme="minorEastAsia" w:cstheme="minorBidi"/>
              <w:noProof/>
              <w:lang w:eastAsia="de-DE"/>
            </w:rPr>
          </w:pPr>
          <w:hyperlink w:anchor="_Toc82079769" w:history="1">
            <w:r w:rsidR="00820F33" w:rsidRPr="00937C53">
              <w:rPr>
                <w:rStyle w:val="Hyperlink"/>
                <w:noProof/>
              </w:rPr>
              <w:t>3.3</w:t>
            </w:r>
            <w:r w:rsidR="00820F33">
              <w:rPr>
                <w:rFonts w:eastAsiaTheme="minorEastAsia" w:cstheme="minorBidi"/>
                <w:noProof/>
                <w:lang w:eastAsia="de-DE"/>
              </w:rPr>
              <w:tab/>
            </w:r>
            <w:r w:rsidR="00820F33" w:rsidRPr="00937C53">
              <w:rPr>
                <w:rStyle w:val="Hyperlink"/>
                <w:noProof/>
              </w:rPr>
              <w:t>Präsentation der Visualisierung</w:t>
            </w:r>
            <w:r w:rsidR="00820F33">
              <w:rPr>
                <w:noProof/>
                <w:webHidden/>
              </w:rPr>
              <w:tab/>
            </w:r>
            <w:r w:rsidR="00820F33">
              <w:rPr>
                <w:noProof/>
                <w:webHidden/>
              </w:rPr>
              <w:fldChar w:fldCharType="begin"/>
            </w:r>
            <w:r w:rsidR="00820F33">
              <w:rPr>
                <w:noProof/>
                <w:webHidden/>
              </w:rPr>
              <w:instrText xml:space="preserve"> PAGEREF _Toc82079769 \h </w:instrText>
            </w:r>
            <w:r w:rsidR="00820F33">
              <w:rPr>
                <w:noProof/>
                <w:webHidden/>
              </w:rPr>
            </w:r>
            <w:r w:rsidR="00820F33">
              <w:rPr>
                <w:noProof/>
                <w:webHidden/>
              </w:rPr>
              <w:fldChar w:fldCharType="separate"/>
            </w:r>
            <w:r>
              <w:rPr>
                <w:noProof/>
                <w:webHidden/>
              </w:rPr>
              <w:t>8</w:t>
            </w:r>
            <w:r w:rsidR="00820F33">
              <w:rPr>
                <w:noProof/>
                <w:webHidden/>
              </w:rPr>
              <w:fldChar w:fldCharType="end"/>
            </w:r>
          </w:hyperlink>
        </w:p>
        <w:p w14:paraId="3D32237D" w14:textId="0DFD6A0F" w:rsidR="00820F33" w:rsidRDefault="00963B0D">
          <w:pPr>
            <w:pStyle w:val="Verzeichnis3"/>
            <w:tabs>
              <w:tab w:val="left" w:pos="1320"/>
              <w:tab w:val="right" w:leader="dot" w:pos="9062"/>
            </w:tabs>
            <w:rPr>
              <w:rFonts w:eastAsiaTheme="minorEastAsia" w:cstheme="minorBidi"/>
              <w:noProof/>
              <w:lang w:eastAsia="de-DE"/>
            </w:rPr>
          </w:pPr>
          <w:hyperlink w:anchor="_Toc82079770" w:history="1">
            <w:r w:rsidR="00820F33" w:rsidRPr="00937C53">
              <w:rPr>
                <w:rStyle w:val="Hyperlink"/>
                <w:noProof/>
              </w:rPr>
              <w:t>3.3.1</w:t>
            </w:r>
            <w:r w:rsidR="00820F33">
              <w:rPr>
                <w:rFonts w:eastAsiaTheme="minorEastAsia" w:cstheme="minorBidi"/>
                <w:noProof/>
                <w:lang w:eastAsia="de-DE"/>
              </w:rPr>
              <w:tab/>
            </w:r>
            <w:r w:rsidR="00820F33" w:rsidRPr="00937C53">
              <w:rPr>
                <w:rStyle w:val="Hyperlink"/>
                <w:noProof/>
              </w:rPr>
              <w:t>Visualisierung Eins</w:t>
            </w:r>
            <w:r w:rsidR="00820F33">
              <w:rPr>
                <w:noProof/>
                <w:webHidden/>
              </w:rPr>
              <w:tab/>
            </w:r>
            <w:r w:rsidR="00820F33">
              <w:rPr>
                <w:noProof/>
                <w:webHidden/>
              </w:rPr>
              <w:fldChar w:fldCharType="begin"/>
            </w:r>
            <w:r w:rsidR="00820F33">
              <w:rPr>
                <w:noProof/>
                <w:webHidden/>
              </w:rPr>
              <w:instrText xml:space="preserve"> PAGEREF _Toc82079770 \h </w:instrText>
            </w:r>
            <w:r w:rsidR="00820F33">
              <w:rPr>
                <w:noProof/>
                <w:webHidden/>
              </w:rPr>
            </w:r>
            <w:r w:rsidR="00820F33">
              <w:rPr>
                <w:noProof/>
                <w:webHidden/>
              </w:rPr>
              <w:fldChar w:fldCharType="separate"/>
            </w:r>
            <w:r>
              <w:rPr>
                <w:noProof/>
                <w:webHidden/>
              </w:rPr>
              <w:t>9</w:t>
            </w:r>
            <w:r w:rsidR="00820F33">
              <w:rPr>
                <w:noProof/>
                <w:webHidden/>
              </w:rPr>
              <w:fldChar w:fldCharType="end"/>
            </w:r>
          </w:hyperlink>
        </w:p>
        <w:p w14:paraId="47885790" w14:textId="4EB67170" w:rsidR="00820F33" w:rsidRDefault="00963B0D">
          <w:pPr>
            <w:pStyle w:val="Verzeichnis3"/>
            <w:tabs>
              <w:tab w:val="left" w:pos="1320"/>
              <w:tab w:val="right" w:leader="dot" w:pos="9062"/>
            </w:tabs>
            <w:rPr>
              <w:rFonts w:eastAsiaTheme="minorEastAsia" w:cstheme="minorBidi"/>
              <w:noProof/>
              <w:lang w:eastAsia="de-DE"/>
            </w:rPr>
          </w:pPr>
          <w:hyperlink w:anchor="_Toc82079771" w:history="1">
            <w:r w:rsidR="00820F33" w:rsidRPr="00937C53">
              <w:rPr>
                <w:rStyle w:val="Hyperlink"/>
                <w:noProof/>
              </w:rPr>
              <w:t>3.3.2</w:t>
            </w:r>
            <w:r w:rsidR="00820F33">
              <w:rPr>
                <w:rFonts w:eastAsiaTheme="minorEastAsia" w:cstheme="minorBidi"/>
                <w:noProof/>
                <w:lang w:eastAsia="de-DE"/>
              </w:rPr>
              <w:tab/>
            </w:r>
            <w:r w:rsidR="00820F33" w:rsidRPr="00937C53">
              <w:rPr>
                <w:rStyle w:val="Hyperlink"/>
                <w:noProof/>
              </w:rPr>
              <w:t>Visualisierung Zwei</w:t>
            </w:r>
            <w:r w:rsidR="00820F33">
              <w:rPr>
                <w:noProof/>
                <w:webHidden/>
              </w:rPr>
              <w:tab/>
            </w:r>
            <w:r w:rsidR="00820F33">
              <w:rPr>
                <w:noProof/>
                <w:webHidden/>
              </w:rPr>
              <w:fldChar w:fldCharType="begin"/>
            </w:r>
            <w:r w:rsidR="00820F33">
              <w:rPr>
                <w:noProof/>
                <w:webHidden/>
              </w:rPr>
              <w:instrText xml:space="preserve"> PAGEREF _Toc82079771 \h </w:instrText>
            </w:r>
            <w:r w:rsidR="00820F33">
              <w:rPr>
                <w:noProof/>
                <w:webHidden/>
              </w:rPr>
            </w:r>
            <w:r w:rsidR="00820F33">
              <w:rPr>
                <w:noProof/>
                <w:webHidden/>
              </w:rPr>
              <w:fldChar w:fldCharType="separate"/>
            </w:r>
            <w:r>
              <w:rPr>
                <w:noProof/>
                <w:webHidden/>
              </w:rPr>
              <w:t>9</w:t>
            </w:r>
            <w:r w:rsidR="00820F33">
              <w:rPr>
                <w:noProof/>
                <w:webHidden/>
              </w:rPr>
              <w:fldChar w:fldCharType="end"/>
            </w:r>
          </w:hyperlink>
        </w:p>
        <w:p w14:paraId="54941165" w14:textId="26945720" w:rsidR="00820F33" w:rsidRDefault="00963B0D">
          <w:pPr>
            <w:pStyle w:val="Verzeichnis3"/>
            <w:tabs>
              <w:tab w:val="left" w:pos="1320"/>
              <w:tab w:val="right" w:leader="dot" w:pos="9062"/>
            </w:tabs>
            <w:rPr>
              <w:rFonts w:eastAsiaTheme="minorEastAsia" w:cstheme="minorBidi"/>
              <w:noProof/>
              <w:lang w:eastAsia="de-DE"/>
            </w:rPr>
          </w:pPr>
          <w:hyperlink w:anchor="_Toc82079772" w:history="1">
            <w:r w:rsidR="00820F33" w:rsidRPr="00937C53">
              <w:rPr>
                <w:rStyle w:val="Hyperlink"/>
                <w:noProof/>
              </w:rPr>
              <w:t>3.3.3</w:t>
            </w:r>
            <w:r w:rsidR="00820F33">
              <w:rPr>
                <w:rFonts w:eastAsiaTheme="minorEastAsia" w:cstheme="minorBidi"/>
                <w:noProof/>
                <w:lang w:eastAsia="de-DE"/>
              </w:rPr>
              <w:tab/>
            </w:r>
            <w:r w:rsidR="00820F33" w:rsidRPr="00937C53">
              <w:rPr>
                <w:rStyle w:val="Hyperlink"/>
                <w:noProof/>
              </w:rPr>
              <w:t>Visualisierung Drei</w:t>
            </w:r>
            <w:r w:rsidR="00820F33">
              <w:rPr>
                <w:noProof/>
                <w:webHidden/>
              </w:rPr>
              <w:tab/>
            </w:r>
            <w:r w:rsidR="00820F33">
              <w:rPr>
                <w:noProof/>
                <w:webHidden/>
              </w:rPr>
              <w:fldChar w:fldCharType="begin"/>
            </w:r>
            <w:r w:rsidR="00820F33">
              <w:rPr>
                <w:noProof/>
                <w:webHidden/>
              </w:rPr>
              <w:instrText xml:space="preserve"> PAGEREF _Toc82079772 \h </w:instrText>
            </w:r>
            <w:r w:rsidR="00820F33">
              <w:rPr>
                <w:noProof/>
                <w:webHidden/>
              </w:rPr>
            </w:r>
            <w:r w:rsidR="00820F33">
              <w:rPr>
                <w:noProof/>
                <w:webHidden/>
              </w:rPr>
              <w:fldChar w:fldCharType="separate"/>
            </w:r>
            <w:r>
              <w:rPr>
                <w:noProof/>
                <w:webHidden/>
              </w:rPr>
              <w:t>11</w:t>
            </w:r>
            <w:r w:rsidR="00820F33">
              <w:rPr>
                <w:noProof/>
                <w:webHidden/>
              </w:rPr>
              <w:fldChar w:fldCharType="end"/>
            </w:r>
          </w:hyperlink>
        </w:p>
        <w:p w14:paraId="4F6C209D" w14:textId="43746C89" w:rsidR="00820F33" w:rsidRDefault="00963B0D">
          <w:pPr>
            <w:pStyle w:val="Verzeichnis2"/>
            <w:tabs>
              <w:tab w:val="left" w:pos="880"/>
              <w:tab w:val="right" w:leader="dot" w:pos="9062"/>
            </w:tabs>
            <w:rPr>
              <w:rFonts w:eastAsiaTheme="minorEastAsia" w:cstheme="minorBidi"/>
              <w:noProof/>
              <w:lang w:eastAsia="de-DE"/>
            </w:rPr>
          </w:pPr>
          <w:hyperlink w:anchor="_Toc82079773" w:history="1">
            <w:r w:rsidR="00820F33" w:rsidRPr="00937C53">
              <w:rPr>
                <w:rStyle w:val="Hyperlink"/>
                <w:noProof/>
              </w:rPr>
              <w:t>3.4</w:t>
            </w:r>
            <w:r w:rsidR="00820F33">
              <w:rPr>
                <w:rFonts w:eastAsiaTheme="minorEastAsia" w:cstheme="minorBidi"/>
                <w:noProof/>
                <w:lang w:eastAsia="de-DE"/>
              </w:rPr>
              <w:tab/>
            </w:r>
            <w:r w:rsidR="00820F33" w:rsidRPr="00937C53">
              <w:rPr>
                <w:rStyle w:val="Hyperlink"/>
                <w:noProof/>
              </w:rPr>
              <w:t>Interaktion</w:t>
            </w:r>
            <w:r w:rsidR="00820F33">
              <w:rPr>
                <w:noProof/>
                <w:webHidden/>
              </w:rPr>
              <w:tab/>
            </w:r>
            <w:r w:rsidR="00820F33">
              <w:rPr>
                <w:noProof/>
                <w:webHidden/>
              </w:rPr>
              <w:fldChar w:fldCharType="begin"/>
            </w:r>
            <w:r w:rsidR="00820F33">
              <w:rPr>
                <w:noProof/>
                <w:webHidden/>
              </w:rPr>
              <w:instrText xml:space="preserve"> PAGEREF _Toc82079773 \h </w:instrText>
            </w:r>
            <w:r w:rsidR="00820F33">
              <w:rPr>
                <w:noProof/>
                <w:webHidden/>
              </w:rPr>
            </w:r>
            <w:r w:rsidR="00820F33">
              <w:rPr>
                <w:noProof/>
                <w:webHidden/>
              </w:rPr>
              <w:fldChar w:fldCharType="separate"/>
            </w:r>
            <w:r>
              <w:rPr>
                <w:noProof/>
                <w:webHidden/>
              </w:rPr>
              <w:t>12</w:t>
            </w:r>
            <w:r w:rsidR="00820F33">
              <w:rPr>
                <w:noProof/>
                <w:webHidden/>
              </w:rPr>
              <w:fldChar w:fldCharType="end"/>
            </w:r>
          </w:hyperlink>
        </w:p>
        <w:p w14:paraId="022C0779" w14:textId="6A3C4AEB" w:rsidR="00820F33" w:rsidRDefault="00963B0D">
          <w:pPr>
            <w:pStyle w:val="Verzeichnis1"/>
            <w:tabs>
              <w:tab w:val="left" w:pos="480"/>
              <w:tab w:val="right" w:leader="dot" w:pos="9062"/>
            </w:tabs>
            <w:rPr>
              <w:rFonts w:eastAsiaTheme="minorEastAsia" w:cstheme="minorBidi"/>
              <w:noProof/>
              <w:lang w:eastAsia="de-DE"/>
            </w:rPr>
          </w:pPr>
          <w:hyperlink w:anchor="_Toc82079774" w:history="1">
            <w:r w:rsidR="00820F33" w:rsidRPr="00937C53">
              <w:rPr>
                <w:rStyle w:val="Hyperlink"/>
                <w:noProof/>
              </w:rPr>
              <w:t>4.</w:t>
            </w:r>
            <w:r w:rsidR="00820F33">
              <w:rPr>
                <w:rFonts w:eastAsiaTheme="minorEastAsia" w:cstheme="minorBidi"/>
                <w:noProof/>
                <w:lang w:eastAsia="de-DE"/>
              </w:rPr>
              <w:tab/>
            </w:r>
            <w:r w:rsidR="00820F33" w:rsidRPr="00937C53">
              <w:rPr>
                <w:rStyle w:val="Hyperlink"/>
                <w:noProof/>
              </w:rPr>
              <w:t>Implementierung</w:t>
            </w:r>
            <w:r w:rsidR="00820F33">
              <w:rPr>
                <w:noProof/>
                <w:webHidden/>
              </w:rPr>
              <w:tab/>
            </w:r>
            <w:r w:rsidR="00820F33">
              <w:rPr>
                <w:noProof/>
                <w:webHidden/>
              </w:rPr>
              <w:fldChar w:fldCharType="begin"/>
            </w:r>
            <w:r w:rsidR="00820F33">
              <w:rPr>
                <w:noProof/>
                <w:webHidden/>
              </w:rPr>
              <w:instrText xml:space="preserve"> PAGEREF _Toc82079774 \h </w:instrText>
            </w:r>
            <w:r w:rsidR="00820F33">
              <w:rPr>
                <w:noProof/>
                <w:webHidden/>
              </w:rPr>
            </w:r>
            <w:r w:rsidR="00820F33">
              <w:rPr>
                <w:noProof/>
                <w:webHidden/>
              </w:rPr>
              <w:fldChar w:fldCharType="separate"/>
            </w:r>
            <w:r>
              <w:rPr>
                <w:noProof/>
                <w:webHidden/>
              </w:rPr>
              <w:t>12</w:t>
            </w:r>
            <w:r w:rsidR="00820F33">
              <w:rPr>
                <w:noProof/>
                <w:webHidden/>
              </w:rPr>
              <w:fldChar w:fldCharType="end"/>
            </w:r>
          </w:hyperlink>
        </w:p>
        <w:p w14:paraId="6E2757AA" w14:textId="4205F966" w:rsidR="00820F33" w:rsidRDefault="00963B0D">
          <w:pPr>
            <w:pStyle w:val="Verzeichnis1"/>
            <w:tabs>
              <w:tab w:val="left" w:pos="480"/>
              <w:tab w:val="right" w:leader="dot" w:pos="9062"/>
            </w:tabs>
            <w:rPr>
              <w:rFonts w:eastAsiaTheme="minorEastAsia" w:cstheme="minorBidi"/>
              <w:noProof/>
              <w:lang w:eastAsia="de-DE"/>
            </w:rPr>
          </w:pPr>
          <w:hyperlink w:anchor="_Toc82079775" w:history="1">
            <w:r w:rsidR="00820F33" w:rsidRPr="00937C53">
              <w:rPr>
                <w:rStyle w:val="Hyperlink"/>
                <w:noProof/>
              </w:rPr>
              <w:t>5.</w:t>
            </w:r>
            <w:r w:rsidR="00820F33">
              <w:rPr>
                <w:rFonts w:eastAsiaTheme="minorEastAsia" w:cstheme="minorBidi"/>
                <w:noProof/>
                <w:lang w:eastAsia="de-DE"/>
              </w:rPr>
              <w:tab/>
            </w:r>
            <w:r w:rsidR="00820F33" w:rsidRPr="00937C53">
              <w:rPr>
                <w:rStyle w:val="Hyperlink"/>
                <w:noProof/>
              </w:rPr>
              <w:t>Anwendungsfälle</w:t>
            </w:r>
            <w:r w:rsidR="00820F33">
              <w:rPr>
                <w:noProof/>
                <w:webHidden/>
              </w:rPr>
              <w:tab/>
            </w:r>
            <w:r w:rsidR="00820F33">
              <w:rPr>
                <w:noProof/>
                <w:webHidden/>
              </w:rPr>
              <w:fldChar w:fldCharType="begin"/>
            </w:r>
            <w:r w:rsidR="00820F33">
              <w:rPr>
                <w:noProof/>
                <w:webHidden/>
              </w:rPr>
              <w:instrText xml:space="preserve"> PAGEREF _Toc82079775 \h </w:instrText>
            </w:r>
            <w:r w:rsidR="00820F33">
              <w:rPr>
                <w:noProof/>
                <w:webHidden/>
              </w:rPr>
            </w:r>
            <w:r w:rsidR="00820F33">
              <w:rPr>
                <w:noProof/>
                <w:webHidden/>
              </w:rPr>
              <w:fldChar w:fldCharType="separate"/>
            </w:r>
            <w:r>
              <w:rPr>
                <w:noProof/>
                <w:webHidden/>
              </w:rPr>
              <w:t>13</w:t>
            </w:r>
            <w:r w:rsidR="00820F33">
              <w:rPr>
                <w:noProof/>
                <w:webHidden/>
              </w:rPr>
              <w:fldChar w:fldCharType="end"/>
            </w:r>
          </w:hyperlink>
        </w:p>
        <w:p w14:paraId="765B0320" w14:textId="27D39F8C" w:rsidR="00820F33" w:rsidRDefault="00963B0D">
          <w:pPr>
            <w:pStyle w:val="Verzeichnis2"/>
            <w:tabs>
              <w:tab w:val="left" w:pos="880"/>
              <w:tab w:val="right" w:leader="dot" w:pos="9062"/>
            </w:tabs>
            <w:rPr>
              <w:rFonts w:eastAsiaTheme="minorEastAsia" w:cstheme="minorBidi"/>
              <w:noProof/>
              <w:lang w:eastAsia="de-DE"/>
            </w:rPr>
          </w:pPr>
          <w:hyperlink w:anchor="_Toc82079776" w:history="1">
            <w:r w:rsidR="00820F33" w:rsidRPr="00937C53">
              <w:rPr>
                <w:rStyle w:val="Hyperlink"/>
                <w:noProof/>
              </w:rPr>
              <w:t>5.1</w:t>
            </w:r>
            <w:r w:rsidR="00820F33">
              <w:rPr>
                <w:rFonts w:eastAsiaTheme="minorEastAsia" w:cstheme="minorBidi"/>
                <w:noProof/>
                <w:lang w:eastAsia="de-DE"/>
              </w:rPr>
              <w:tab/>
            </w:r>
            <w:r w:rsidR="00820F33" w:rsidRPr="00937C53">
              <w:rPr>
                <w:rStyle w:val="Hyperlink"/>
                <w:noProof/>
              </w:rPr>
              <w:t>Anwendung Visualisierung Eins</w:t>
            </w:r>
            <w:r w:rsidR="00820F33">
              <w:rPr>
                <w:noProof/>
                <w:webHidden/>
              </w:rPr>
              <w:tab/>
            </w:r>
            <w:r w:rsidR="00820F33">
              <w:rPr>
                <w:noProof/>
                <w:webHidden/>
              </w:rPr>
              <w:fldChar w:fldCharType="begin"/>
            </w:r>
            <w:r w:rsidR="00820F33">
              <w:rPr>
                <w:noProof/>
                <w:webHidden/>
              </w:rPr>
              <w:instrText xml:space="preserve"> PAGEREF _Toc82079776 \h </w:instrText>
            </w:r>
            <w:r w:rsidR="00820F33">
              <w:rPr>
                <w:noProof/>
                <w:webHidden/>
              </w:rPr>
            </w:r>
            <w:r w:rsidR="00820F33">
              <w:rPr>
                <w:noProof/>
                <w:webHidden/>
              </w:rPr>
              <w:fldChar w:fldCharType="separate"/>
            </w:r>
            <w:r>
              <w:rPr>
                <w:noProof/>
                <w:webHidden/>
              </w:rPr>
              <w:t>13</w:t>
            </w:r>
            <w:r w:rsidR="00820F33">
              <w:rPr>
                <w:noProof/>
                <w:webHidden/>
              </w:rPr>
              <w:fldChar w:fldCharType="end"/>
            </w:r>
          </w:hyperlink>
        </w:p>
        <w:p w14:paraId="1C93E8D3" w14:textId="1AEDE84F" w:rsidR="00820F33" w:rsidRDefault="00963B0D">
          <w:pPr>
            <w:pStyle w:val="Verzeichnis2"/>
            <w:tabs>
              <w:tab w:val="left" w:pos="880"/>
              <w:tab w:val="right" w:leader="dot" w:pos="9062"/>
            </w:tabs>
            <w:rPr>
              <w:rFonts w:eastAsiaTheme="minorEastAsia" w:cstheme="minorBidi"/>
              <w:noProof/>
              <w:lang w:eastAsia="de-DE"/>
            </w:rPr>
          </w:pPr>
          <w:hyperlink w:anchor="_Toc82079777" w:history="1">
            <w:r w:rsidR="00820F33" w:rsidRPr="00937C53">
              <w:rPr>
                <w:rStyle w:val="Hyperlink"/>
                <w:noProof/>
              </w:rPr>
              <w:t>5.2</w:t>
            </w:r>
            <w:r w:rsidR="00820F33">
              <w:rPr>
                <w:rFonts w:eastAsiaTheme="minorEastAsia" w:cstheme="minorBidi"/>
                <w:noProof/>
                <w:lang w:eastAsia="de-DE"/>
              </w:rPr>
              <w:tab/>
            </w:r>
            <w:r w:rsidR="00820F33" w:rsidRPr="00937C53">
              <w:rPr>
                <w:rStyle w:val="Hyperlink"/>
                <w:noProof/>
              </w:rPr>
              <w:t>Anwendung Visualisierung Zwei</w:t>
            </w:r>
            <w:r w:rsidR="00820F33">
              <w:rPr>
                <w:noProof/>
                <w:webHidden/>
              </w:rPr>
              <w:tab/>
            </w:r>
            <w:r w:rsidR="00820F33">
              <w:rPr>
                <w:noProof/>
                <w:webHidden/>
              </w:rPr>
              <w:fldChar w:fldCharType="begin"/>
            </w:r>
            <w:r w:rsidR="00820F33">
              <w:rPr>
                <w:noProof/>
                <w:webHidden/>
              </w:rPr>
              <w:instrText xml:space="preserve"> PAGEREF _Toc82079777 \h </w:instrText>
            </w:r>
            <w:r w:rsidR="00820F33">
              <w:rPr>
                <w:noProof/>
                <w:webHidden/>
              </w:rPr>
            </w:r>
            <w:r w:rsidR="00820F33">
              <w:rPr>
                <w:noProof/>
                <w:webHidden/>
              </w:rPr>
              <w:fldChar w:fldCharType="separate"/>
            </w:r>
            <w:r>
              <w:rPr>
                <w:noProof/>
                <w:webHidden/>
              </w:rPr>
              <w:t>14</w:t>
            </w:r>
            <w:r w:rsidR="00820F33">
              <w:rPr>
                <w:noProof/>
                <w:webHidden/>
              </w:rPr>
              <w:fldChar w:fldCharType="end"/>
            </w:r>
          </w:hyperlink>
        </w:p>
        <w:p w14:paraId="7157A66A" w14:textId="7CAEAA6D" w:rsidR="00820F33" w:rsidRDefault="00963B0D">
          <w:pPr>
            <w:pStyle w:val="Verzeichnis2"/>
            <w:tabs>
              <w:tab w:val="left" w:pos="880"/>
              <w:tab w:val="right" w:leader="dot" w:pos="9062"/>
            </w:tabs>
            <w:rPr>
              <w:rFonts w:eastAsiaTheme="minorEastAsia" w:cstheme="minorBidi"/>
              <w:noProof/>
              <w:lang w:eastAsia="de-DE"/>
            </w:rPr>
          </w:pPr>
          <w:hyperlink w:anchor="_Toc82079778" w:history="1">
            <w:r w:rsidR="00820F33" w:rsidRPr="00937C53">
              <w:rPr>
                <w:rStyle w:val="Hyperlink"/>
                <w:noProof/>
              </w:rPr>
              <w:t>5.3</w:t>
            </w:r>
            <w:r w:rsidR="00820F33">
              <w:rPr>
                <w:rFonts w:eastAsiaTheme="minorEastAsia" w:cstheme="minorBidi"/>
                <w:noProof/>
                <w:lang w:eastAsia="de-DE"/>
              </w:rPr>
              <w:tab/>
            </w:r>
            <w:r w:rsidR="00820F33" w:rsidRPr="00937C53">
              <w:rPr>
                <w:rStyle w:val="Hyperlink"/>
                <w:noProof/>
              </w:rPr>
              <w:t>Anwendung Visualisierung Drei</w:t>
            </w:r>
            <w:r w:rsidR="00820F33">
              <w:rPr>
                <w:noProof/>
                <w:webHidden/>
              </w:rPr>
              <w:tab/>
            </w:r>
            <w:r w:rsidR="00820F33">
              <w:rPr>
                <w:noProof/>
                <w:webHidden/>
              </w:rPr>
              <w:fldChar w:fldCharType="begin"/>
            </w:r>
            <w:r w:rsidR="00820F33">
              <w:rPr>
                <w:noProof/>
                <w:webHidden/>
              </w:rPr>
              <w:instrText xml:space="preserve"> PAGEREF _Toc82079778 \h </w:instrText>
            </w:r>
            <w:r w:rsidR="00820F33">
              <w:rPr>
                <w:noProof/>
                <w:webHidden/>
              </w:rPr>
            </w:r>
            <w:r w:rsidR="00820F33">
              <w:rPr>
                <w:noProof/>
                <w:webHidden/>
              </w:rPr>
              <w:fldChar w:fldCharType="separate"/>
            </w:r>
            <w:r>
              <w:rPr>
                <w:noProof/>
                <w:webHidden/>
              </w:rPr>
              <w:t>15</w:t>
            </w:r>
            <w:r w:rsidR="00820F33">
              <w:rPr>
                <w:noProof/>
                <w:webHidden/>
              </w:rPr>
              <w:fldChar w:fldCharType="end"/>
            </w:r>
          </w:hyperlink>
        </w:p>
        <w:p w14:paraId="4A982073" w14:textId="7AF7C92B" w:rsidR="00820F33" w:rsidRDefault="00963B0D">
          <w:pPr>
            <w:pStyle w:val="Verzeichnis1"/>
            <w:tabs>
              <w:tab w:val="left" w:pos="480"/>
              <w:tab w:val="right" w:leader="dot" w:pos="9062"/>
            </w:tabs>
            <w:rPr>
              <w:rFonts w:eastAsiaTheme="minorEastAsia" w:cstheme="minorBidi"/>
              <w:noProof/>
              <w:lang w:eastAsia="de-DE"/>
            </w:rPr>
          </w:pPr>
          <w:hyperlink w:anchor="_Toc82079779" w:history="1">
            <w:r w:rsidR="00820F33" w:rsidRPr="00937C53">
              <w:rPr>
                <w:rStyle w:val="Hyperlink"/>
                <w:noProof/>
              </w:rPr>
              <w:t>6.</w:t>
            </w:r>
            <w:r w:rsidR="00820F33">
              <w:rPr>
                <w:rFonts w:eastAsiaTheme="minorEastAsia" w:cstheme="minorBidi"/>
                <w:noProof/>
                <w:lang w:eastAsia="de-DE"/>
              </w:rPr>
              <w:tab/>
            </w:r>
            <w:r w:rsidR="00820F33" w:rsidRPr="00937C53">
              <w:rPr>
                <w:rStyle w:val="Hyperlink"/>
                <w:noProof/>
              </w:rPr>
              <w:t>Verwandte Arbeiten</w:t>
            </w:r>
            <w:r w:rsidR="00820F33">
              <w:rPr>
                <w:noProof/>
                <w:webHidden/>
              </w:rPr>
              <w:tab/>
            </w:r>
            <w:r w:rsidR="00820F33">
              <w:rPr>
                <w:noProof/>
                <w:webHidden/>
              </w:rPr>
              <w:fldChar w:fldCharType="begin"/>
            </w:r>
            <w:r w:rsidR="00820F33">
              <w:rPr>
                <w:noProof/>
                <w:webHidden/>
              </w:rPr>
              <w:instrText xml:space="preserve"> PAGEREF _Toc82079779 \h </w:instrText>
            </w:r>
            <w:r w:rsidR="00820F33">
              <w:rPr>
                <w:noProof/>
                <w:webHidden/>
              </w:rPr>
            </w:r>
            <w:r w:rsidR="00820F33">
              <w:rPr>
                <w:noProof/>
                <w:webHidden/>
              </w:rPr>
              <w:fldChar w:fldCharType="separate"/>
            </w:r>
            <w:r>
              <w:rPr>
                <w:noProof/>
                <w:webHidden/>
              </w:rPr>
              <w:t>16</w:t>
            </w:r>
            <w:r w:rsidR="00820F33">
              <w:rPr>
                <w:noProof/>
                <w:webHidden/>
              </w:rPr>
              <w:fldChar w:fldCharType="end"/>
            </w:r>
          </w:hyperlink>
        </w:p>
        <w:p w14:paraId="4921C401" w14:textId="47252C20" w:rsidR="00820F33" w:rsidRDefault="00963B0D">
          <w:pPr>
            <w:pStyle w:val="Verzeichnis1"/>
            <w:tabs>
              <w:tab w:val="left" w:pos="480"/>
              <w:tab w:val="right" w:leader="dot" w:pos="9062"/>
            </w:tabs>
            <w:rPr>
              <w:rFonts w:eastAsiaTheme="minorEastAsia" w:cstheme="minorBidi"/>
              <w:noProof/>
              <w:lang w:eastAsia="de-DE"/>
            </w:rPr>
          </w:pPr>
          <w:hyperlink w:anchor="_Toc82079780" w:history="1">
            <w:r w:rsidR="00820F33" w:rsidRPr="00937C53">
              <w:rPr>
                <w:rStyle w:val="Hyperlink"/>
                <w:noProof/>
              </w:rPr>
              <w:t>7.</w:t>
            </w:r>
            <w:r w:rsidR="00820F33">
              <w:rPr>
                <w:rFonts w:eastAsiaTheme="minorEastAsia" w:cstheme="minorBidi"/>
                <w:noProof/>
                <w:lang w:eastAsia="de-DE"/>
              </w:rPr>
              <w:tab/>
            </w:r>
            <w:r w:rsidR="00820F33" w:rsidRPr="00937C53">
              <w:rPr>
                <w:rStyle w:val="Hyperlink"/>
                <w:noProof/>
              </w:rPr>
              <w:t>Zusammenfassung und Ausblick</w:t>
            </w:r>
            <w:r w:rsidR="00820F33">
              <w:rPr>
                <w:noProof/>
                <w:webHidden/>
              </w:rPr>
              <w:tab/>
            </w:r>
            <w:r w:rsidR="00820F33">
              <w:rPr>
                <w:noProof/>
                <w:webHidden/>
              </w:rPr>
              <w:fldChar w:fldCharType="begin"/>
            </w:r>
            <w:r w:rsidR="00820F33">
              <w:rPr>
                <w:noProof/>
                <w:webHidden/>
              </w:rPr>
              <w:instrText xml:space="preserve"> PAGEREF _Toc82079780 \h </w:instrText>
            </w:r>
            <w:r w:rsidR="00820F33">
              <w:rPr>
                <w:noProof/>
                <w:webHidden/>
              </w:rPr>
            </w:r>
            <w:r w:rsidR="00820F33">
              <w:rPr>
                <w:noProof/>
                <w:webHidden/>
              </w:rPr>
              <w:fldChar w:fldCharType="separate"/>
            </w:r>
            <w:r>
              <w:rPr>
                <w:noProof/>
                <w:webHidden/>
              </w:rPr>
              <w:t>18</w:t>
            </w:r>
            <w:r w:rsidR="00820F33">
              <w:rPr>
                <w:noProof/>
                <w:webHidden/>
              </w:rPr>
              <w:fldChar w:fldCharType="end"/>
            </w:r>
          </w:hyperlink>
        </w:p>
        <w:p w14:paraId="2F69273E" w14:textId="37AD3BA0" w:rsidR="00820F33" w:rsidRDefault="00963B0D">
          <w:pPr>
            <w:pStyle w:val="Verzeichnis1"/>
            <w:tabs>
              <w:tab w:val="right" w:leader="dot" w:pos="9062"/>
            </w:tabs>
            <w:rPr>
              <w:rFonts w:eastAsiaTheme="minorEastAsia" w:cstheme="minorBidi"/>
              <w:noProof/>
              <w:lang w:eastAsia="de-DE"/>
            </w:rPr>
          </w:pPr>
          <w:hyperlink w:anchor="_Toc82079781" w:history="1">
            <w:r w:rsidR="00820F33" w:rsidRPr="00937C53">
              <w:rPr>
                <w:rStyle w:val="Hyperlink"/>
                <w:noProof/>
              </w:rPr>
              <w:t>Literatur</w:t>
            </w:r>
            <w:r w:rsidR="00820F33">
              <w:rPr>
                <w:noProof/>
                <w:webHidden/>
              </w:rPr>
              <w:tab/>
            </w:r>
            <w:r w:rsidR="00820F33">
              <w:rPr>
                <w:noProof/>
                <w:webHidden/>
              </w:rPr>
              <w:fldChar w:fldCharType="begin"/>
            </w:r>
            <w:r w:rsidR="00820F33">
              <w:rPr>
                <w:noProof/>
                <w:webHidden/>
              </w:rPr>
              <w:instrText xml:space="preserve"> PAGEREF _Toc82079781 \h </w:instrText>
            </w:r>
            <w:r w:rsidR="00820F33">
              <w:rPr>
                <w:noProof/>
                <w:webHidden/>
              </w:rPr>
              <w:fldChar w:fldCharType="separate"/>
            </w:r>
            <w:r>
              <w:rPr>
                <w:b/>
                <w:bCs/>
                <w:noProof/>
                <w:webHidden/>
              </w:rPr>
              <w:t>Fehler! Textmarke nicht definiert.</w:t>
            </w:r>
            <w:r w:rsidR="00820F33">
              <w:rPr>
                <w:noProof/>
                <w:webHidden/>
              </w:rPr>
              <w:fldChar w:fldCharType="end"/>
            </w:r>
          </w:hyperlink>
        </w:p>
        <w:p w14:paraId="701336EF" w14:textId="0EECD59D" w:rsidR="00820F33" w:rsidRDefault="00963B0D">
          <w:pPr>
            <w:pStyle w:val="Verzeichnis1"/>
            <w:tabs>
              <w:tab w:val="right" w:leader="dot" w:pos="9062"/>
            </w:tabs>
            <w:rPr>
              <w:rFonts w:eastAsiaTheme="minorEastAsia" w:cstheme="minorBidi"/>
              <w:noProof/>
              <w:lang w:eastAsia="de-DE"/>
            </w:rPr>
          </w:pPr>
          <w:hyperlink w:anchor="_Toc82079782" w:history="1">
            <w:r w:rsidR="00820F33" w:rsidRPr="00937C53">
              <w:rPr>
                <w:rStyle w:val="Hyperlink"/>
                <w:noProof/>
              </w:rPr>
              <w:t>Anhang</w:t>
            </w:r>
            <w:r w:rsidR="00820F33">
              <w:rPr>
                <w:noProof/>
                <w:webHidden/>
              </w:rPr>
              <w:tab/>
            </w:r>
            <w:r w:rsidR="00820F33">
              <w:rPr>
                <w:noProof/>
                <w:webHidden/>
              </w:rPr>
              <w:fldChar w:fldCharType="begin"/>
            </w:r>
            <w:r w:rsidR="00820F33">
              <w:rPr>
                <w:noProof/>
                <w:webHidden/>
              </w:rPr>
              <w:instrText xml:space="preserve"> PAGEREF _Toc82079782 \h </w:instrText>
            </w:r>
            <w:r w:rsidR="00820F33">
              <w:rPr>
                <w:noProof/>
                <w:webHidden/>
              </w:rPr>
            </w:r>
            <w:r w:rsidR="00820F33">
              <w:rPr>
                <w:noProof/>
                <w:webHidden/>
              </w:rPr>
              <w:fldChar w:fldCharType="separate"/>
            </w:r>
            <w:r>
              <w:rPr>
                <w:noProof/>
                <w:webHidden/>
              </w:rPr>
              <w:t>ii</w:t>
            </w:r>
            <w:r w:rsidR="00820F33">
              <w:rPr>
                <w:noProof/>
                <w:webHidden/>
              </w:rPr>
              <w:fldChar w:fldCharType="end"/>
            </w:r>
          </w:hyperlink>
        </w:p>
        <w:p w14:paraId="2C2F5E9E" w14:textId="54EE78B1" w:rsidR="00820F33" w:rsidRDefault="00963B0D">
          <w:pPr>
            <w:pStyle w:val="Verzeichnis2"/>
            <w:tabs>
              <w:tab w:val="right" w:leader="dot" w:pos="9062"/>
            </w:tabs>
            <w:rPr>
              <w:rFonts w:eastAsiaTheme="minorEastAsia" w:cstheme="minorBidi"/>
              <w:noProof/>
              <w:lang w:eastAsia="de-DE"/>
            </w:rPr>
          </w:pPr>
          <w:hyperlink w:anchor="_Toc82079783" w:history="1">
            <w:r w:rsidR="00820F33" w:rsidRPr="00937C53">
              <w:rPr>
                <w:rStyle w:val="Hyperlink"/>
                <w:noProof/>
              </w:rPr>
              <w:t>Git Historie</w:t>
            </w:r>
            <w:r w:rsidR="00820F33">
              <w:rPr>
                <w:noProof/>
                <w:webHidden/>
              </w:rPr>
              <w:tab/>
            </w:r>
            <w:r w:rsidR="00820F33">
              <w:rPr>
                <w:noProof/>
                <w:webHidden/>
              </w:rPr>
              <w:fldChar w:fldCharType="begin"/>
            </w:r>
            <w:r w:rsidR="00820F33">
              <w:rPr>
                <w:noProof/>
                <w:webHidden/>
              </w:rPr>
              <w:instrText xml:space="preserve"> PAGEREF _Toc82079783 \h </w:instrText>
            </w:r>
            <w:r w:rsidR="00820F33">
              <w:rPr>
                <w:noProof/>
                <w:webHidden/>
              </w:rPr>
            </w:r>
            <w:r w:rsidR="00820F33">
              <w:rPr>
                <w:noProof/>
                <w:webHidden/>
              </w:rPr>
              <w:fldChar w:fldCharType="separate"/>
            </w:r>
            <w:r>
              <w:rPr>
                <w:noProof/>
                <w:webHidden/>
              </w:rPr>
              <w:t>ii</w:t>
            </w:r>
            <w:r w:rsidR="00820F33">
              <w:rPr>
                <w:noProof/>
                <w:webHidden/>
              </w:rPr>
              <w:fldChar w:fldCharType="end"/>
            </w:r>
          </w:hyperlink>
        </w:p>
        <w:p w14:paraId="047000A6" w14:textId="304DAD8A"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79759"/>
      <w:r w:rsidRPr="00537FBC">
        <w:lastRenderedPageBreak/>
        <w:t>Einleitung</w:t>
      </w:r>
      <w:bookmarkEnd w:id="1"/>
      <w:bookmarkEnd w:id="2"/>
      <w:bookmarkEnd w:id="3"/>
    </w:p>
    <w:p w14:paraId="22A398A8" w14:textId="415670C1" w:rsidR="004B5EBE" w:rsidRDefault="00462FAD" w:rsidP="00184993">
      <w:r>
        <w:t>W</w:t>
      </w:r>
      <w:r w:rsidR="00E7704F">
        <w:t>eltweit wurden</w:t>
      </w:r>
      <w:r w:rsidR="003D5B67">
        <w:t xml:space="preserve"> im Jahr</w:t>
      </w:r>
      <w:r w:rsidR="00DB2942">
        <w:t xml:space="preserve"> 2020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DF45A3">
            <w:t>[1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8,4 mhl</w:t>
      </w:r>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DF45A3">
            <w:t>[11]</w:t>
          </w:r>
          <w:r w:rsidR="001B3D4D">
            <w:fldChar w:fldCharType="end"/>
          </w:r>
        </w:sdtContent>
      </w:sdt>
      <w:r w:rsidR="003B7138">
        <w:t xml:space="preserve">. </w:t>
      </w:r>
      <w:r w:rsidR="00D05033">
        <w:t xml:space="preserve">Dies ist jedoch </w:t>
      </w:r>
      <w:r w:rsidR="003E0CA3">
        <w:t>nichts</w:t>
      </w:r>
      <w:r w:rsidR="00D05033">
        <w:t xml:space="preserve"> im </w:t>
      </w:r>
      <w:r w:rsidR="007F359F">
        <w:t>Vergleich</w:t>
      </w:r>
      <w:r w:rsidR="00D05033">
        <w:t xml:space="preserve"> zu der führenden Weinproduktionsnation </w:t>
      </w:r>
      <w:r w:rsidR="003E0CA3">
        <w:t>Italien</w:t>
      </w:r>
      <w:r w:rsidR="00D05033">
        <w:t>,</w:t>
      </w:r>
      <w:r w:rsidR="003E0CA3">
        <w:t xml:space="preserve"> welche im selben Jahr mit </w:t>
      </w:r>
      <w:r w:rsidR="003D5B67">
        <w:t>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DF45A3">
            <w:t>[1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6588F251" w:rsidR="00157FE2" w:rsidRDefault="00DB23CC" w:rsidP="00184993">
      <w:r>
        <w:t>Das Hauptziel ist dabei, diesen Datensatz so bereitzustellen, dass die verschiedenen Zielgruppen ihre individuellen Fragen rund um das Thema Weine beantworten können. Um dies zu erfüllen, sollten zwei verschiedene Eigenschaften des Datensatzes gegenübergestellt werden können. Somit wäre es beispielsweise denkbar, das Preisleistungsverhältnis bei verschiedenen Eigenschaften herauszufinden. Weiterhin sollte es möglich sein, mehr als nur zwei Eigenschaften des Datensatzes zu vergleichen, um so ein besseres Verständnis für die verschiedenen Eigenschaften und Zusammenhänge des Weines zu schaffen.</w:t>
      </w:r>
      <w:r w:rsidR="00B56EF3">
        <w:t xml:space="preserve"> </w:t>
      </w:r>
      <w:r w:rsidR="00AC7C95" w:rsidRPr="00AC7C95">
        <w:t>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2079760"/>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85D899" w:rsidR="00E952C0" w:rsidRDefault="007D795A" w:rsidP="00E952C0">
      <w:r w:rsidRPr="007D795A">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öglich, verschiedene Daten in verschiedene Gruppen zu unterteilen, je nachdem, wie eng die Punkte zusammenliegen. 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DF45A3">
            <w:t>[16]</w:t>
          </w:r>
          <w:r w:rsidR="00E93CF6">
            <w:fldChar w:fldCharType="end"/>
          </w:r>
        </w:sdtContent>
      </w:sdt>
    </w:p>
    <w:p w14:paraId="0E14BD03" w14:textId="185C9372" w:rsidR="00E93CF6" w:rsidRDefault="003D2593" w:rsidP="00E952C0">
      <w:r w:rsidRPr="003D2593">
        <w:t>Bei den Parallelen Koordinaten handelt es sich um einen Ansatz, mehrdimensionale Daten zu analysieren. Dabei werden die Daten auf verschiedene Achs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w:t>
      </w:r>
      <w:r>
        <w:t xml:space="preserve"> </w:t>
      </w:r>
      <w:r w:rsidR="00755CC5" w:rsidRPr="00755CC5">
        <w:t xml:space="preserve">So lässt sich beispielsweise einfacher erkennen, ob sich Werte innerhalb des Durchschnittes befinden oder besondere Ausreißer sind. Weiterhin ist es </w:t>
      </w:r>
      <w:r w:rsidR="00755CC5" w:rsidRPr="00755CC5">
        <w:lastRenderedPageBreak/>
        <w:t>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DF45A3">
            <w:t>[9]</w:t>
          </w:r>
          <w:r w:rsidR="00026B0A">
            <w:fldChar w:fldCharType="end"/>
          </w:r>
        </w:sdtContent>
      </w:sdt>
    </w:p>
    <w:p w14:paraId="50B6ED61" w14:textId="74CB05C5" w:rsidR="00B14B0E" w:rsidRDefault="00BE1AB6" w:rsidP="00E952C0">
      <w:r w:rsidRPr="00BE1AB6">
        <w:t>Die Baumhierarchie ist eine Darstellung von Daten, welche hierarchisch aufgebaut sind. Dabei beginnt die Baumhierarchie bei einem Element und verzweigt sich dabei mindestens zweimal. Diese durch die Verzweigung entstanden Elemente können sich wiederum verzweig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DF45A3">
            <w:t>[1]</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17DD16" w:rsidR="00A31DB5" w:rsidRDefault="003F7C01" w:rsidP="00E952C0">
      <w:r w:rsidRPr="003F7C01">
        <w:t>Der Alkoholgehalt des Weines entsteht bei der Gehrung des Weins. Dabei handelt es sich um einen natürlichen Prozess, welcher abläuft, nachdem die Trauben zerquetscht worden sind. Je nachdem, wie süß und reif die 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auch in der Regel mit einer Minderung der Güteklasse des Weines einher, da der Qualitätsanspruch bei diesen niedriger ist.</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DF45A3">
            <w:t>[2]</w:t>
          </w:r>
          <w:r w:rsidR="00A8554F">
            <w:fldChar w:fldCharType="end"/>
          </w:r>
        </w:sdtContent>
      </w:sdt>
    </w:p>
    <w:p w14:paraId="4A312845" w14:textId="7ECAF78A" w:rsidR="003556FF" w:rsidRDefault="000C578C" w:rsidP="00E952C0">
      <w:r w:rsidRPr="000C578C">
        <w:t>Auch die Trinktemperatur hat einen Einfluss darauf, wie Wein bei Verkostung schmeckt. Dabei besitzt jeder Wein in der Regel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w:t>
      </w:r>
      <w:r>
        <w:t xml:space="preserve"> </w:t>
      </w:r>
      <w:r w:rsidR="005A37E5" w:rsidRPr="005A37E5">
        <w:t>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w:t>
      </w:r>
      <w:r w:rsidR="005A37E5">
        <w:t xml:space="preserve"> </w:t>
      </w:r>
      <w:r w:rsidR="001969FC" w:rsidRPr="001969FC">
        <w:t>Wenn der Wein serviert wird, ist darüber hinaus besser, ihn tendenziell etwas kühler als die optimale Trinktemperatur zu servieren, da dieser sich schnell nach dem Ausschenken um zwei bis drei grad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DF45A3">
            <w:t>[12]</w:t>
          </w:r>
          <w:r w:rsidR="00F8468F">
            <w:fldChar w:fldCharType="end"/>
          </w:r>
        </w:sdtContent>
      </w:sdt>
    </w:p>
    <w:p w14:paraId="2B96CE00" w14:textId="0D1012EE" w:rsidR="00BE37B3" w:rsidRDefault="00995883" w:rsidP="00E952C0">
      <w:r w:rsidRPr="00995883">
        <w:t>Bei der Süße des Weines handelt es sich um eine der wichtigsten Bestandteile des Weines und verleiht ihm mit anderen Komponenten erst den Geschmack. Die Süße beschreibt dabei den Restzucker innerhalb des Weines. Dieser kann je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erhöhen, indem Zucker hinzufügt wird, um die natürliche Süße zu erhöhen. Dieser Vorgang ist als „Aufspriten“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DF45A3">
            <w:t>[5]</w:t>
          </w:r>
          <w:r w:rsidR="00613984">
            <w:fldChar w:fldCharType="end"/>
          </w:r>
        </w:sdtContent>
      </w:sdt>
    </w:p>
    <w:p w14:paraId="0429711A" w14:textId="1F07584F" w:rsidR="00A73D3C" w:rsidRDefault="00996C68" w:rsidP="00E952C0">
      <w:r w:rsidRPr="00996C68">
        <w:lastRenderedPageBreak/>
        <w:t>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Nächte den Säurerückgang verzögern. Im Wein sind besonders zwei verschiedene Säurearten anzutreffen, welche die Weinsäure und die Apfelsäure sind. Dabei ist die Weinsäure eine meist erwünschte Säure, da diese den Wein weich und angenehm schmeckend macht. Die Apfelsäure hingehen macht den Wein kantig und hart. Dies kann bei Weißweinen zum Teil erwünscht sein, bei Rotweinen jedoch wird diese meistens in Milchsäure umgewandelt.</w:t>
      </w:r>
      <w:r>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DF45A3">
            <w:t>[14]</w:t>
          </w:r>
          <w:r w:rsidR="002B75A4">
            <w:fldChar w:fldCharType="end"/>
          </w:r>
        </w:sdtContent>
      </w:sdt>
    </w:p>
    <w:p w14:paraId="35918478" w14:textId="02869ECC" w:rsidR="002B75A4" w:rsidRDefault="00240604" w:rsidP="00E952C0">
      <w:r w:rsidRPr="00240604">
        <w:t>Bei dem Körper des Weines handelt es sich um eine Möglichkeit, den Eindruck des Weines zu beschreiben, welcher dieser im Mund hinterlässt. Der Körper beschreibt somit die Gerbstoffe, Restsüße und die Säure des Weins. Dabei wird meistens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höher der Alkoholgehalt des Weines ist, desto voluminöser erscheint dieser auch im Mund.</w:t>
      </w:r>
      <w:r>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DF45A3">
            <w:t>[4]</w:t>
          </w:r>
          <w:r w:rsidR="00BD485E">
            <w:fldChar w:fldCharType="end"/>
          </w:r>
        </w:sdtContent>
      </w:sdt>
    </w:p>
    <w:p w14:paraId="30AE597B" w14:textId="6CE79D44" w:rsidR="00617139" w:rsidRDefault="00502107" w:rsidP="00E952C0">
      <w:r w:rsidRPr="00502107">
        <w:t>Die Gerbstoffe (auch Tannine genannt) kommen primär im Wein vor, bei dem die ganze Traube verarbeitet wird. Dies liegt daran, dass die meisten Gerbstoffe in dem Kern der Traube und in der Schale vorzufinden sind. Dementsprechend besitzt ein Rotwein mehr Gerbstoffe als ein Weißwein, da hierbei die gesamte 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w:t>
      </w:r>
      <w:r>
        <w:t xml:space="preserve"> </w:t>
      </w:r>
      <w:r w:rsidR="00990CFD" w:rsidRPr="00990CFD">
        <w:t>Zu viele Gerbstoffe verleihen den Wein einen eher starken, herben oder bitteren Geschmack, zu wenig Gerbstoffe führt jedoch zu einem eher flachen Geschmack. Bei der Lagerung kann es darüber hinaus sein, das sich die Gerbstoffe Moleküle zu größeren zusammenfügen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DF45A3">
            <w:t>[3]</w:t>
          </w:r>
          <w:r w:rsidR="009F7A08">
            <w:fldChar w:fldCharType="end"/>
          </w:r>
        </w:sdtContent>
      </w:sdt>
    </w:p>
    <w:p w14:paraId="5F45A0C3" w14:textId="260ADC55" w:rsidR="006F366D" w:rsidRPr="00C42A22" w:rsidRDefault="00454EF4" w:rsidP="00E952C0">
      <w:r w:rsidRPr="00454EF4">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nämlich weicher und somit kann sich eine gute Frucht innerhalb des Weines Entwickeln.</w:t>
      </w:r>
      <w:r>
        <w:t xml:space="preserve"> </w:t>
      </w:r>
      <w:r w:rsidR="00D83961" w:rsidRPr="00D83961">
        <w:t>Somit eigenen sich Rotweine mehr zum Lagern als Weißweine, da diese weniger Gerbstoffe beinhalten. Beispielsweise ist einer der ältesten Weine ein 1870er Châ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DF45A3">
            <w:t>[13]</w:t>
          </w:r>
          <w:r w:rsidR="00691019">
            <w:fldChar w:fldCharType="end"/>
          </w:r>
        </w:sdtContent>
      </w:sdt>
    </w:p>
    <w:p w14:paraId="7F944F39" w14:textId="6DAFE00F" w:rsidR="008F593C" w:rsidRDefault="008F593C" w:rsidP="00537FBC">
      <w:pPr>
        <w:pStyle w:val="berschrift2"/>
      </w:pPr>
      <w:bookmarkStart w:id="7" w:name="_Ref81905548"/>
      <w:bookmarkStart w:id="8" w:name="_Toc82079761"/>
      <w:r>
        <w:t>Zielgruppen</w:t>
      </w:r>
      <w:bookmarkEnd w:id="7"/>
      <w:bookmarkEnd w:id="8"/>
    </w:p>
    <w:p w14:paraId="5BF84B81" w14:textId="77777777" w:rsidR="00A77DB3" w:rsidRDefault="00A77DB3" w:rsidP="00153762">
      <w:r>
        <w:t>Für die verschiedenen Visualisierungstechniken gibt es drei verschiedene Zielgruppen, welche potenziell an diesen interessiert sein könnten. Diese Zielgruppen sind: Weininteressierte, Weineinkäufer (-verkäufer) und der Weinexperte. Auf diese Zielgruppen wird nachfolgend genauer eingegangen.</w:t>
      </w:r>
    </w:p>
    <w:p w14:paraId="1E70B8AF" w14:textId="77777777" w:rsidR="00332990" w:rsidRDefault="00332990" w:rsidP="00153762">
      <w:r w:rsidRPr="00332990">
        <w:lastRenderedPageBreak/>
        <w:t>Die Weininteressierten sind eine Gruppe, welche gerne Wein trinkt, jedoch kein bis kaum Vorwissen zu dem Thema besitzen. Deswegen könnten diese mithilfe von verschiedenen Visualisierungen neue Erkenntnisse rund um das Thema der Weine gewinnen. Somit wäre es möglich, dass diese Zielgruppe mithilfe dieser Visualisierungen neue Weine für sich entdeckt oder bisher getrunkene Weine besser einordnen kann.</w:t>
      </w:r>
    </w:p>
    <w:p w14:paraId="0CCBE363" w14:textId="77777777" w:rsidR="00332990" w:rsidRDefault="00332990" w:rsidP="00153762">
      <w:r w:rsidRPr="00332990">
        <w:t>Bei der Gruppe der Weineinkäufer bzw. Weinverkäufer handelt es sich um die Gruppe, welche das meiste Wissen über Weine besitzen sollte. So muss diese Zielgruppe ihre Kunden beraten und gute Weine zu entsprechend zu guten Preisen finden. Somit ist ihr Vorwissen seht gut bis exzellent. Diese Visualisierungen sollten es dieser Zielgruppe ermöglichen, schneller neue Sorten zu entdecken, welche in das Sortiment passen. Weiterhin könnten diese Visualisierungen zur Kundenberatung verwendet werden, um den Kunden noch individueller und schneller zu beraten. So könnten beispielsweise neue oder außergewöhnliche Sorten für einen speziellen Kunden entdeckt werden.</w:t>
      </w:r>
    </w:p>
    <w:p w14:paraId="2989F244" w14:textId="77777777" w:rsidR="008E7B9F" w:rsidRPr="008E7B9F" w:rsidRDefault="008E7B9F" w:rsidP="008E7B9F">
      <w:pPr>
        <w:rPr>
          <w:rFonts w:asciiTheme="majorHAnsi" w:hAnsiTheme="majorHAnsi" w:cstheme="majorHAnsi"/>
          <w:b/>
          <w:bCs/>
          <w:sz w:val="26"/>
          <w:szCs w:val="26"/>
        </w:rPr>
      </w:pPr>
      <w:bookmarkStart w:id="9" w:name="_Toc82079762"/>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r>
        <w:t>Überblick und Beiträge</w:t>
      </w:r>
      <w:bookmarkEnd w:id="9"/>
    </w:p>
    <w:p w14:paraId="217BA9F6" w14:textId="7590D980" w:rsidR="0030171C" w:rsidRPr="00F971C1" w:rsidRDefault="006B3782" w:rsidP="00F971C1">
      <w:r>
        <w:t>In diesem Projekt wurden die Daten</w:t>
      </w:r>
      <w:r w:rsidR="005C4645">
        <w:t xml:space="preserve"> von der Webseite </w:t>
      </w:r>
      <w:r w:rsidR="00355FAA">
        <w:t>„</w:t>
      </w:r>
      <w:r w:rsidR="005C4645">
        <w:t>Kagg</w:t>
      </w:r>
      <w:r w:rsidR="00015214">
        <w:t>le</w:t>
      </w:r>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w:t>
      </w:r>
      <w:r w:rsidR="003F2AC6">
        <w:t>,</w:t>
      </w:r>
      <w:r w:rsidR="00BF69A0">
        <w:t xml:space="preserve"> was diese Eigenschaften </w:t>
      </w:r>
      <w:r w:rsidR="00EA4782">
        <w:t>ausdrücken</w:t>
      </w:r>
      <w:r w:rsidR="003F2AC6">
        <w:t>,</w:t>
      </w:r>
      <w:r w:rsidR="00BF69A0">
        <w:t xml:space="preserve"> ist im Kapitel </w:t>
      </w:r>
      <w:r w:rsidR="00BF69A0">
        <w:fldChar w:fldCharType="begin"/>
      </w:r>
      <w:r w:rsidR="00BF69A0">
        <w:instrText xml:space="preserve"> REF _Ref80273977 \h </w:instrText>
      </w:r>
      <w:r w:rsidR="00BF69A0">
        <w:fldChar w:fldCharType="separate"/>
      </w:r>
      <w:r w:rsidR="00963B0D"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963B0D" w:rsidRPr="00537FBC">
        <w:t>Anwendungshintergrund</w:t>
      </w:r>
      <w:r w:rsidR="00F41A14">
        <w:fldChar w:fldCharType="end"/>
      </w:r>
      <w:r w:rsidR="00F41A14">
        <w:t xml:space="preserve"> </w:t>
      </w:r>
      <w:r w:rsidR="00905A3E">
        <w:t>genauer erklärt</w:t>
      </w:r>
      <w:r w:rsidR="00F41A14">
        <w:t xml:space="preserve">. </w:t>
      </w:r>
      <w:r w:rsidR="00320F40" w:rsidRPr="00320F40">
        <w:t>Dabei ist es möglich, mithilfe des Scatterplots zwei verschiedene Eigenschaften des Weines zu vergleichen, um entsprechende Muster zwischen diesen beiden Eigenschaften zu erkennen und identifizieren. Dies könnte zu neuen Erkenntnissen rund um diese Eigenschaften führen. Mithilfe der Parallelen Koordinaten können mehr als zwei Eigenschaften miteinander vergleichen werden. Dabei können verschiedene Trends und Besonderheiten bei den verschiedenen Eigenschaften des Weines erkannt werden. Bei der Baumhierarchie wird es möglich sein, verschieden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79763"/>
      <w:r>
        <w:t>Daten</w:t>
      </w:r>
      <w:bookmarkEnd w:id="10"/>
      <w:bookmarkEnd w:id="11"/>
    </w:p>
    <w:p w14:paraId="3F58FF0E" w14:textId="1E0C47FE" w:rsidR="00AC3ACF" w:rsidRDefault="00744D24" w:rsidP="00AC3ACF">
      <w:r w:rsidRPr="00744D24">
        <w:t>Die Originaldaten, welche auf der Plattform "Kaggle" zu finden sind, wurden von einem Nutzer von einer koreanischen Webseite (welche nicht genauer angegeben worden ist) gesammelt und bereitgestellt. Diese Originaldatei enthält 32 Spalten mit insgesamt 21.605 Datensätze. Da diese Datensätze teilweise koreanische Symbole enthielten wurde eine zweite Datei angelegt, um die entsprechenden Zeichen herauszufiltern und den Datensatz somit zu bereinigen. Diese Datei heißt „cleasingWine.csv“ und besitzt 31 Spalten und 21.600 Datensätze. Auf dieser Grundlage wurden die nachfolgend beschrieben Datenbearbeitungsschritte vorgenommen</w:t>
      </w:r>
      <w:r w:rsidR="004B3303">
        <w:t>.</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DF45A3">
            <w:t>[7]</w:t>
          </w:r>
          <w:r w:rsidR="0019646D">
            <w:fldChar w:fldCharType="end"/>
          </w:r>
        </w:sdtContent>
      </w:sdt>
    </w:p>
    <w:p w14:paraId="250BF83D" w14:textId="4FFE492A" w:rsidR="00A12BD6" w:rsidRDefault="006B30A9" w:rsidP="00AC3ACF">
      <w:r w:rsidRPr="006B30A9">
        <w:t xml:space="preserve">Der Datensatz von CleasingWine beginnt mit der „wineID“, welche eine einfache Indexnummer darstellt. Nach dieser Spalte folg die Spalte mit dem Namen „name“, in dieser Spalte sind die Namen der einzelnen Weine eingetragen. Die Produzenten dieser Weine sind in der darauffolgenden Spalte </w:t>
      </w:r>
      <w:r w:rsidRPr="006B30A9">
        <w:lastRenderedPageBreak/>
        <w:t>der „producer“ zu finden. Aus welchem Land dieser Wein stammt, wird anschließend in der Spalte der „nation“ beantwortet. Anschließend folgen fünf Spalten mit dem Namen „local“ und der entsprechenden Nummer, welche die entsprechenden Herkunftsregionen angeben. Danach finden sich die Spalten „varieties“ und die entsprechende Nummer (bis zwölf), um die Weine ihre entsprechende Sorte zuordnen zu können.</w:t>
      </w:r>
      <w:r w:rsidR="00210756">
        <w:t xml:space="preserve"> </w:t>
      </w:r>
      <w:r w:rsidR="00325155" w:rsidRPr="00325155">
        <w:t>Nach diesen Spalten folgt die Spalte „typ“, welche den entsprechenden Typ des Weines enthält. Anschließend wird in der Spalte „use“ die Verwendung des Weines genauer festgelegt. Auf diese Spalte folgt die der „abv“, welche den Alkoholgehalt pro Volumen darstellt. Danach wird in der Spalte der „degree“ die optimale Trinktemperatur des Weines festgehalten. Nachfolgend wird mit den Spalten „sweet“, „acidity“, „body“, „tannin“, „price“, „year“, „ml“ die jeweilige Süße, Säure, Körper, Gerbstoff, Preis, Herstellungsjahr und Größe der Flasche des Weines definiert. Dabei sind ab der Spalte der „nation“ Nullwerte in der Datei enthalten. Zahlenwerte sind aber der Spalte „abv“,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DF45A3">
            <w:t>[7]</w:t>
          </w:r>
          <w:r w:rsidR="0019646D">
            <w:fldChar w:fldCharType="end"/>
          </w:r>
        </w:sdtContent>
      </w:sdt>
    </w:p>
    <w:p w14:paraId="46824846" w14:textId="3D400F27" w:rsidR="00A12BD6" w:rsidRDefault="003A19FC" w:rsidP="00AC3ACF">
      <w:r>
        <w:t>Die Datenqualität dieser Daten eignet sich für die Zielgruppe der Weininteressierten gut. Da diese ausreichend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vorhanden sind, um eine fundierte Entscheidung treffen zu können. Weiterhin ist die tiefe der Daten für diese Gruppen nicht ausreichend, da die Eigenschaften der Weine (Süße, Säure, Körper und Gerbstoffe) nur auf einer Skala von ein bis fünf angegeben werden</w:t>
      </w:r>
      <w:r w:rsidR="00D15447">
        <w:t xml:space="preserve">.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5C9D2741" w14:textId="77777777" w:rsidR="00A04C71" w:rsidRPr="00A04C71" w:rsidRDefault="00A04C71" w:rsidP="00A04C71">
      <w:pPr>
        <w:rPr>
          <w:rFonts w:asciiTheme="majorHAnsi" w:hAnsiTheme="majorHAnsi" w:cstheme="majorHAnsi"/>
          <w:b/>
          <w:bCs/>
          <w:sz w:val="26"/>
          <w:szCs w:val="26"/>
        </w:rPr>
      </w:pPr>
      <w:bookmarkStart w:id="12" w:name="_Toc82079764"/>
      <w:r w:rsidRPr="00A04C71">
        <w:t>Darüber hinaus wurde für das Baumdiagramm eine weitere Datei erstellt, in welcher die Länder der Weine um Kontinente und deren Einteilungen ergänzt worden sind. Dies dient der bessern hierarchischen Darstellung der Weine und ihrer Länder.</w:t>
      </w:r>
    </w:p>
    <w:p w14:paraId="50B60290" w14:textId="3B44E1F4" w:rsidR="008F593C" w:rsidRDefault="008F593C" w:rsidP="00537FBC">
      <w:pPr>
        <w:pStyle w:val="berschrift2"/>
      </w:pPr>
      <w:r>
        <w:t>Technische Breitstellung der Daten</w:t>
      </w:r>
      <w:bookmarkEnd w:id="12"/>
    </w:p>
    <w:p w14:paraId="7B98439F" w14:textId="74C238F7" w:rsidR="00224237" w:rsidRDefault="00791B7B" w:rsidP="002F0BFE">
      <w:r w:rsidRPr="00791B7B">
        <w:t>Die technische Bereitstellung der Daten erfolgt mithilfe des GitHubs Repository, in welchem das Visualisierungsprojekt umgesetzt worden ist. Dabei sind die Daten innerhalb des Ordners „Daten“ zu finden. In diesem sind unter dem Unterordner „Quelldaten“ die ursprünglichen Daten vorhanden, welche von der Plattform „Kaggle“ heruntergeladen werden konnten</w:t>
      </w:r>
      <w:r w:rsidR="00A31E0E">
        <w:t xml:space="preserve">.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963B0D">
        <w:t>Daten</w:t>
      </w:r>
      <w:r w:rsidR="00F01048">
        <w:fldChar w:fldCharType="end"/>
      </w:r>
      <w:r w:rsidR="00F01048">
        <w:t xml:space="preserve"> zu finden. Im anderen Unterordner </w:t>
      </w:r>
      <w:r w:rsidR="00076DFB">
        <w:t>namens</w:t>
      </w:r>
      <w:r w:rsidR="00F01048">
        <w:t xml:space="preserve"> „</w:t>
      </w:r>
      <w:r w:rsidR="00076DFB">
        <w:t>AufbereiteteDaten</w:t>
      </w:r>
      <w:r w:rsidR="00F01048">
        <w:t>“</w:t>
      </w:r>
      <w:r w:rsidR="00076DFB">
        <w:t xml:space="preserve"> sind alle Daten zu finden</w:t>
      </w:r>
      <w:r w:rsidR="004D4D95">
        <w:t>,</w:t>
      </w:r>
      <w:r w:rsidR="00076DFB">
        <w:t xml:space="preserve"> welche weiterverarbeitet und entsprechend selektiert</w:t>
      </w:r>
      <w:r w:rsidR="00A65A8B">
        <w:t xml:space="preserve"> wurden. Wie die Weiterverarbeitung </w:t>
      </w:r>
      <w:r w:rsidR="00224237">
        <w:t>erfolgte,</w:t>
      </w:r>
      <w:r w:rsidR="00A65A8B">
        <w:t xml:space="preserve"> ist im </w:t>
      </w:r>
      <w:r w:rsidR="00BB12DD">
        <w:t>anschließenden</w:t>
      </w:r>
      <w:r w:rsidR="00A65A8B">
        <w:t xml:space="preserve"> Kapitel </w:t>
      </w:r>
      <w:r w:rsidR="00A65A8B">
        <w:fldChar w:fldCharType="begin"/>
      </w:r>
      <w:r w:rsidR="00A65A8B">
        <w:instrText xml:space="preserve"> REF _Ref80347685 \h </w:instrText>
      </w:r>
      <w:r w:rsidR="00A65A8B">
        <w:fldChar w:fldCharType="separate"/>
      </w:r>
      <w:r w:rsidR="00963B0D">
        <w:t>Datenvorverarbeitung</w:t>
      </w:r>
      <w:r w:rsidR="00A65A8B">
        <w:fldChar w:fldCharType="end"/>
      </w:r>
      <w:r w:rsidR="00A65A8B">
        <w:t xml:space="preserve"> zu lesen.</w:t>
      </w:r>
    </w:p>
    <w:p w14:paraId="54799330" w14:textId="2F607CA0" w:rsidR="00C736F9" w:rsidRDefault="007D3A46" w:rsidP="002F0BFE">
      <w:r w:rsidRPr="007D3A46">
        <w:t>Dabei wurde auf zwei wesentliche Dateiformate für die Bereitstellung der Datei gesetzt. Diese sind CSV- und JSON-Dateien. Die CSV-Datei, auf welche der Scatterplot und die Parallelen Koordinaten zugreifen, heißt dabei „WineInformationExcelAufbereitetKlein“. Der Name der JSON Datei auf welche das Baumdiagramm zugreift, lautet „WineInformationGeoKleinKlein“. Dabei sind alle Daten innerhalb der CSV Datei mithilfe eines Kommas getrennt und das Dezimaltrennzeichen ist ein Punkt. Falls eine Null oder das Feld leer ist, so gilt dies als nicht vorhandener Wert. In den JSON Datei hingegen wurden nur die Beziehungen zwischen den Weinen und den Ländern abgebildet. Somit enthalten die „data“-Felder nur eine „id“, welche den Namen enthält.</w:t>
      </w:r>
      <w:r>
        <w:t xml:space="preserve"> </w:t>
      </w:r>
      <w:r w:rsidR="00112F3B" w:rsidRPr="00112F3B">
        <w:t>Die Beziehung wurde mithilfe der „children“-</w:t>
      </w:r>
      <w:r w:rsidR="00112F3B" w:rsidRPr="00112F3B">
        <w:lastRenderedPageBreak/>
        <w:t>Felder realisiert. Darüber hinaus wurden in der finalen JSON Datei alle Länder entfernt, welche in der CSV-Datei keine Weine produzieren.</w:t>
      </w:r>
    </w:p>
    <w:p w14:paraId="5967DCBC" w14:textId="5EE3D88D" w:rsidR="008F593C" w:rsidRDefault="008F593C" w:rsidP="00537FBC">
      <w:pPr>
        <w:pStyle w:val="berschrift2"/>
      </w:pPr>
      <w:bookmarkStart w:id="13" w:name="_Ref80347685"/>
      <w:bookmarkStart w:id="14" w:name="_Toc82079765"/>
      <w:r>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263B9B7D" w14:textId="20C02BE8" w:rsidR="00B740CE" w:rsidRDefault="0097359D" w:rsidP="00DC21E2">
      <w:r w:rsidRPr="0097359D">
        <w:t>Bei der Sichtung der Daten war es das Ziel, die Daten in ein Lesbares und leicht zu verarbeitendes Format zu bringen. Aufgrund dessen wurde die Datei „cleasingWine“ in eine Exceldatei konvertiert, da eine Exceldatei genau die Zielstellung dieses Schrittes erfüllt. Diese Exceldatei ist unter dem Unterordner „AufbereiteteDaten“ mit dem Namen „WineInformtionExcel“ zu finden. Durch diesen Schritt konnten diese Dateien nun einfacher eingelesen und bearbeitet werden. Bei der JSON Datei wurde hierbei eine entsprechende zu ergänzende Datei gefunden, welche im nächsten Schritt dann ergänzt werden konnte. Diese Datei wurde durch den GitHub Nutzer „Curran Kelleher“ zur Verfügung gestellt</w:t>
      </w:r>
      <w:r w:rsidR="00242A6A">
        <w:t xml:space="preserve">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5ODBmMDJlLTgxMGMtNDVjZS05NjU1LTFlMDUwODZhNmU1YyIsIlRleHQiOiJbNl0iLCJXQUlWZXJzaW9uIjoiNi4xMC4wLjAifQ==}</w:instrText>
          </w:r>
          <w:r w:rsidR="008B7ECC">
            <w:fldChar w:fldCharType="separate"/>
          </w:r>
          <w:r w:rsidR="00DF45A3">
            <w:t>[6]</w:t>
          </w:r>
          <w:r w:rsidR="008B7ECC">
            <w:fldChar w:fldCharType="end"/>
          </w:r>
        </w:sdtContent>
      </w:sdt>
      <w:r w:rsidR="00B740CE" w:rsidRPr="00B740CE">
        <w:t>Die Datei ist dabei unter „AufbereiteteDaten“ mit dem Namen „WineInformationGeo“ zu finden und wurde mithilfe von „Visual Studio Code“ bearbeitet.</w:t>
      </w:r>
    </w:p>
    <w:p w14:paraId="49CF535B" w14:textId="744CC389" w:rsidR="00766BC0" w:rsidRDefault="005B0132" w:rsidP="00DC21E2">
      <w:r w:rsidRPr="005B0132">
        <w:t>In der Bearbeitung der Daten sollten diese so bereitgestellt werden, dass sie vom Code, welcher eingesetzt wurde, einfach zu verarbeiten sind. Dabei wurden sechs wesentliche Schritte getätigt, um diese Daten entsprechend bereitzustellen. Zuerst wurden aus den Spalten „sweet“, „adcidity“, „body“ und „tannin“ die Namen, welche vor den Zahlen standen, entfernt, da es ansonsten nicht möglich gewesen wäre, diese in ein Zahlendatenformat zu konvertieren. Anschließend wurden die Zahlenwerte überarbeitet. So standen in der Spalte „abv“ und „degree“ eine Tilde, welche die minimale und maximalen Werte miteinander verbunden hat. Da jedoch kein Zahlendatenformat eine Tilde zulässt, wurden beide Werte getrennt und anschließend wurde der Durchschnitt gebildet.</w:t>
      </w:r>
      <w:r>
        <w:t xml:space="preserve"> </w:t>
      </w:r>
      <w:r w:rsidR="00F03F0A">
        <w:t>Falls nur ein Wert in der Spalte stand, wurde dieser einfach übernommen.</w:t>
      </w:r>
      <w:r w:rsidR="00520BCC">
        <w:t xml:space="preserve"> Darüber hinaus wurde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ODRlNDUyYTMtZmYxNi00NmRjLTkzZWItMDdmMWU4MmU4MjYxIiwiVGV4dCI6IlsxNV0iLCJXQUlWZXJzaW9uIjoiNi4xMC4wLjAifQ==}</w:instrText>
          </w:r>
          <w:r w:rsidR="001B3EB9">
            <w:fldChar w:fldCharType="separate"/>
          </w:r>
          <w:r w:rsidR="00DF45A3">
            <w:t>[15]</w:t>
          </w:r>
          <w:r w:rsidR="001B3EB9">
            <w:fldChar w:fldCharType="end"/>
          </w:r>
        </w:sdtContent>
      </w:sdt>
      <w:r w:rsidR="00B21D51">
        <w:t xml:space="preserve">. </w:t>
      </w:r>
      <w:r w:rsidR="0070099D" w:rsidRPr="0070099D">
        <w:t>Nachdem diese Zahlen erfolgreich überarbeitet worden sind, wurden die Namen in der Spalte „name“ angepasst. So ist es bei der Konvertierung vorgekommen, dass Apostrophe und Umlaute nicht richtig importiert worden sind. Diese Fehler wurden gesucht und entsprechend verbessert. Um die Daten anschließend besser in die JSON 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ineInformationExcel“ durchgeführt. Anschließend wurde in einer neuen Datei basierend auf „WineInformationExcel“, die Namen der Spalten vom Englischen ins Deutsche übersetzt.</w:t>
      </w:r>
      <w:r w:rsidR="00145812">
        <w:t xml:space="preserve">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r w:rsidR="00112994">
        <w:t>WineInformationExcelAufbereitet</w:t>
      </w:r>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alc“ bis „ml“ </w:t>
      </w:r>
      <w:r w:rsidR="00050A0E">
        <w:t>einen nicht vorhanden Wert enthielten</w:t>
      </w:r>
      <w:r w:rsidR="00824EBC">
        <w:t xml:space="preserve">. </w:t>
      </w:r>
      <w:r w:rsidR="00921592">
        <w:t xml:space="preserve">Diese Änderung ist in der Datei mit dem Namen </w:t>
      </w:r>
      <w:r w:rsidR="00901490">
        <w:t>„WineInformationExcelAufbereitetKlein“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 xml:space="preserve">CSV eine Zuordnung zu einem Land erhalten haben. Dieses Ergebnis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7C1383E1" w:rsidR="00901490" w:rsidRDefault="008D1041" w:rsidP="00DC21E2">
      <w:r>
        <w:lastRenderedPageBreak/>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Dabei wurde darauf geachtet, dass die Daten mithilfe eines Kommas getrennt 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496F2C35" w14:textId="77777777" w:rsidR="00637A5E" w:rsidRDefault="00CB0A78" w:rsidP="00637A5E">
      <w:r w:rsidRPr="00CB0A78">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Visualisierungen zu finden ist. Darüber hinaus führte die Reduktion des Datensatzes dazu, dass die Visualisierungen nicht überfüllt wirken.</w:t>
      </w:r>
      <w:r w:rsidR="00144E05">
        <w:t xml:space="preserve"> </w:t>
      </w:r>
      <w:bookmarkStart w:id="15" w:name="_Toc82079766"/>
      <w:r w:rsidR="00637A5E" w:rsidRPr="00637A5E">
        <w:t>Zusätzlich wurden alle Datensätze entfernt, welche nicht ins Deutsche übersetzt werden konnten, da diese noch in koreanischer Sprache geschrieben waren und somit die Weine nicht mehr eindeutig identifiziert werden konnten.</w:t>
      </w:r>
    </w:p>
    <w:p w14:paraId="15F6B355" w14:textId="62D2BB7A" w:rsidR="00B83701" w:rsidRDefault="00B83701" w:rsidP="00637A5E">
      <w:pPr>
        <w:pStyle w:val="berschrift1"/>
      </w:pPr>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bookmarkStart w:id="16" w:name="_Toc82079767"/>
      <w:r w:rsidRPr="00EC1C15">
        <w:t>In den nachfolgenden Kapiteln wird genauer auf die einzelnen Visualisierungen und ihren Zweck eingegangen.</w:t>
      </w:r>
    </w:p>
    <w:p w14:paraId="2DFC8396" w14:textId="438568F9" w:rsidR="00B83701" w:rsidRDefault="00B83701" w:rsidP="00537FBC">
      <w:pPr>
        <w:pStyle w:val="berschrift2"/>
      </w:pPr>
      <w:r>
        <w:t xml:space="preserve">Analyse der </w:t>
      </w:r>
      <w:r w:rsidR="00E77048">
        <w:t>Anwendungsaufgaben</w:t>
      </w:r>
      <w:bookmarkEnd w:id="16"/>
    </w:p>
    <w:p w14:paraId="4BEB71FB" w14:textId="4423B0D7"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963B0D"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Als Unterstützung für dieses Hauptziel gibt es noch drei etwas konkretere Fragen</w:t>
      </w:r>
      <w:r w:rsidR="005F5BF2">
        <w:t>,</w:t>
      </w:r>
      <w:r w:rsidR="00BF09D7">
        <w:t xml:space="preserve"> welche bereits in der </w:t>
      </w:r>
      <w:r w:rsidR="00BF09D7">
        <w:fldChar w:fldCharType="begin"/>
      </w:r>
      <w:r w:rsidR="00BF09D7">
        <w:instrText xml:space="preserve"> REF _Ref80356977 \h </w:instrText>
      </w:r>
      <w:r w:rsidR="00BF09D7">
        <w:fldChar w:fldCharType="separate"/>
      </w:r>
      <w:r w:rsidR="00963B0D" w:rsidRPr="00537FBC">
        <w:t>Einleitung</w:t>
      </w:r>
      <w:r w:rsidR="00BF09D7">
        <w:fldChar w:fldCharType="end"/>
      </w:r>
      <w:r w:rsidR="00BF09D7">
        <w:t xml:space="preserve"> genannt worden sind. Auf diese wird nachfolgend eingegangen.</w:t>
      </w:r>
    </w:p>
    <w:p w14:paraId="779B696B" w14:textId="7AE8D582" w:rsidR="00971E8C" w:rsidRDefault="00971E8C" w:rsidP="00537FBC">
      <w:r w:rsidRPr="00971E8C">
        <w:t xml:space="preserve">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w:t>
      </w:r>
      <w:r w:rsidRPr="00971E8C">
        <w:t>dass</w:t>
      </w:r>
      <w:r w:rsidRPr="00971E8C">
        <w:t xml:space="preserve"> diese wissen, was die Eigenschaften des Weines bedeuten, um korrekte Schlussfolgerungen aus den Darstellungen zu ziehen.</w:t>
      </w:r>
    </w:p>
    <w:p w14:paraId="09AE47D7" w14:textId="77777777" w:rsidR="008838D2" w:rsidRDefault="008838D2" w:rsidP="00DA317A">
      <w:r w:rsidRPr="008838D2">
        <w:t>In der nächsten unterstützenden Frage geht es darum, mehr als nur zwei Eigenschaften miteinander zu vergleichen, um so Fragen der Zielgruppen rund um verschieden Trends oder Besonderheiten bei den Weinen festzustellen. So könnte es denkbar sein, dass der Alkoholgehalt unabhängig von der süße und Säure des Weines ist, was sich mit der Anforderung entsprechend einfach umgesetzt werden könnte. Das Vorwissen sollte auch hierbei sein, dass die Anwender entsprechende Kenntnis von den einzelnen Eigenschaften haben.</w:t>
      </w:r>
    </w:p>
    <w:p w14:paraId="0A3A1B53" w14:textId="64976BBC" w:rsidR="009A39FE" w:rsidRDefault="009A39FE" w:rsidP="00537FBC">
      <w:r w:rsidRPr="009A39FE">
        <w:t xml:space="preserve">In der Frage, ob es einen Zusammenhang zwischen den Produktionsmengen und der Anzahl der von Weinen in einem Land, ist es nötig, diese zwei Informationen bereitzustellen und anschließend miteinander zu vergleichen. Dafür ist die Information der einzelnen Produktionsmengen der Länder </w:t>
      </w:r>
      <w:r w:rsidRPr="009A39FE">
        <w:lastRenderedPageBreak/>
        <w:t>nötigt. Diese Information ist beispielsweise im „State of the Vitivinicultural World in 2020“ nachzulesen</w:t>
      </w:r>
      <w:r w:rsidRPr="009A39FE">
        <w:t xml:space="preserve">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rsidR="00E91B1C">
            <w:fldChar w:fldCharType="separate"/>
          </w:r>
          <w:r w:rsidR="00DF45A3">
            <w:t>[11]</w:t>
          </w:r>
          <w:r w:rsidR="00E91B1C">
            <w:fldChar w:fldCharType="end"/>
          </w:r>
        </w:sdtContent>
      </w:sdt>
      <w:r w:rsidR="00E91B1C">
        <w:t xml:space="preserve">. </w:t>
      </w:r>
      <w:r w:rsidRPr="009A39FE">
        <w:t>So finden sich unter dem Top 3 der am meisten produzierenden Ländern Italien mit 49,1 mhl, Frankreich mit 46,6 mhl und Spanien mit 40,7 mhl. Diese Angaben sollten nun mit einer Darstellung vergleichen werden, in welcher die Weine entsprechend ihren Ländern zugeordnet werden können, um so den Zusammenhang zwischen Produktionsmengen zu überprüfen.</w:t>
      </w:r>
    </w:p>
    <w:p w14:paraId="53FA433E" w14:textId="77777777" w:rsidR="00F940C8" w:rsidRDefault="00F940C8" w:rsidP="00537FBC">
      <w:r w:rsidRPr="00F940C8">
        <w:t>Die eingesetzten Darstellungen des Scatterplots, Parallelen Koordinaten und Baumdiagramms helfen den Nutzenden, den vorliegenden Datensatz besser zu verstehen. So können diese mithilfe der Parallelen Koordinaten einen Überblick über den gesamten Datensatz erhalten und bereits gewisse Tendenzen oder Besonderheiten erkennen. Falls dabei eine Besonderheit von zwei Eigenschaften oder eine genauere Analyse dieser nötig wird, können die Nutzenden dies mithilfe des Scatterplots durchführen. Weiterhin ist es möglich, mithilfe des Baumdiagramms herauszufinden, was die Weine für eine Herkunft besitzen.</w:t>
      </w:r>
    </w:p>
    <w:p w14:paraId="1C18DAB4" w14:textId="77777777" w:rsidR="005156C9" w:rsidRPr="005156C9" w:rsidRDefault="005156C9" w:rsidP="005156C9">
      <w:pPr>
        <w:rPr>
          <w:rFonts w:asciiTheme="majorHAnsi" w:hAnsiTheme="majorHAnsi" w:cstheme="majorHAnsi"/>
          <w:b/>
          <w:bCs/>
          <w:sz w:val="26"/>
          <w:szCs w:val="26"/>
        </w:rPr>
      </w:pPr>
      <w:bookmarkStart w:id="17" w:name="_Toc82079768"/>
      <w:r w:rsidRPr="005156C9">
        <w:t>Diese Struktur der Darstellungen ist dabei nicht zwingen nötig, um die verschiedenen oben genannten Fragen beantworten zu können. Da diese verschiedenen Fragen sich mit einer Darstellung beantworten lassen, ist eine Vernetzung der Darstellungen nicht nötig. Jedoch könnte eine solche Struktur nötig sein, um die Hauptfrage zu beantworten. Da hierbei ggf. je nach Frage verschiedene Darstellungsformen miteinander kombiniert werden müssen. Dann wäre eine solche Strukturierung sinnvoll und würde bei der Erkenntnisgewinn hilfreich sein.</w:t>
      </w:r>
    </w:p>
    <w:p w14:paraId="70854AD5" w14:textId="65D79FC3" w:rsidR="00B83701" w:rsidRDefault="00AE5D52" w:rsidP="00537FBC">
      <w:pPr>
        <w:pStyle w:val="berschrift2"/>
      </w:pPr>
      <w:r>
        <w:t>Anforderungen an die Visualisierungen</w:t>
      </w:r>
      <w:bookmarkEnd w:id="17"/>
    </w:p>
    <w:p w14:paraId="4B21FBE6" w14:textId="6431DA08" w:rsidR="005156C9" w:rsidRDefault="005156C9" w:rsidP="003B570A">
      <w:r w:rsidRPr="005156C9">
        <w:t xml:space="preserve">Durch die Analyse der verschiedenen Ziele ergeben sich verschiedene Anforderungen an die Darstellungen. Für das Hauptziel ist es wichtig, </w:t>
      </w:r>
      <w:r w:rsidRPr="005156C9">
        <w:t>dass</w:t>
      </w:r>
      <w:r w:rsidRPr="005156C9">
        <w:t xml:space="preserve"> die Visualisierungen so dargestellt sind, dass die Darstellungen entsprechend verständlich sind und trotzdem Fragen zu dem Thema Weine beantwortet werden können. Darüber hinaus sollten die verschiedenen Eigenschaften innerhalb der Anwendungen integriert sein.</w:t>
      </w:r>
    </w:p>
    <w:p w14:paraId="7D33082D" w14:textId="77777777" w:rsidR="00777216" w:rsidRDefault="00777216" w:rsidP="003B570A">
      <w:r w:rsidRPr="00777216">
        <w:t>Aus der Frage nach der Gegenüberstellung von zwei Eigenschaften lassen sich zwei wesentliche Anforderungen an die Visualisierung ableiten. So sollte es eine Auswahl geben, in welcher die Nutzenden nach ihren individuellen Wünschen Eigenschaften auswählen können, welche anschließend automatisch angezeigt werden. Darüber hinaus sollten die Daten, welche angezeigt werden, so übersichtlich sein, dass sich Trends und Besonderheiten erkennen lassen.</w:t>
      </w:r>
    </w:p>
    <w:p w14:paraId="11C9AE06" w14:textId="77777777" w:rsidR="00154D47" w:rsidRDefault="00154D47" w:rsidP="003B570A">
      <w:r w:rsidRPr="00154D47">
        <w:t>Bei der Fragestellung mehr als nur zwei Weineigenschaften vergleichen zu könn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396632D8" w14:textId="20B9605D" w:rsidR="00785B57" w:rsidRDefault="00785B57" w:rsidP="00785B57">
      <w:bookmarkStart w:id="18" w:name="_Toc82079769"/>
      <w:r w:rsidRPr="00785B57">
        <w:t>In der letzten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einsehbar sein, um diese mit der Anzahl der Weine im Land vergleichen zu können. Zusätzlich wäre eine Darstellung, welche diese beiden Größen miteinander vergleicht, bei der Beantwortung dieser Frage sehr hilfreich.</w:t>
      </w:r>
    </w:p>
    <w:p w14:paraId="33F6B9E0" w14:textId="432E4A61" w:rsidR="00785B57" w:rsidRPr="00785B57" w:rsidRDefault="00785B57" w:rsidP="00785B57">
      <w:r>
        <w:br w:type="page"/>
      </w:r>
    </w:p>
    <w:p w14:paraId="654A5D0F" w14:textId="758639D9" w:rsidR="008033C4" w:rsidRDefault="005358E1" w:rsidP="00537FBC">
      <w:pPr>
        <w:pStyle w:val="berschrift2"/>
      </w:pPr>
      <w:r>
        <w:lastRenderedPageBreak/>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79770"/>
      <w:r w:rsidRPr="00F971C1">
        <w:t>Visualisierung Eins</w:t>
      </w:r>
      <w:bookmarkEnd w:id="19"/>
    </w:p>
    <w:p w14:paraId="7D46583C" w14:textId="7A559875" w:rsidR="009D30FB" w:rsidRDefault="007B7521" w:rsidP="0089759F">
      <w:r w:rsidRPr="007B7521">
        <w:t>Die erste Visualisierung innerhalb dieses Projektes ist ein Scatterplot, in welchem immer zwei verschiedene Eigenschaften des Weines gegenübergestellt werden. Dabei nimmt immer eine Eigenschaft eine Achse des Scatterplots ein und anschließend werden die Daten wie XY Koordinaten in das entstandene Koordinatensystem eingetragen. Die Punkte werden in dieser Visualisierung als Kreise dargestellt. Wenn mit der Maus über diese Kreise gefahren wird, werden diese farblich markiert und der Text, welcher über diesen Kreis auftaucht, zeigt den Namen des Weins, die X und Y Eigenschaft dieses Punktes an. Darüber hinaus können die Eigenschaften angepasst werden. Dafür sind über dem Diagramm verschiedene Buttons zu finden, welche die Eigenschaften beinhalten.</w:t>
      </w:r>
      <w:r>
        <w:t xml:space="preserve"> </w:t>
      </w:r>
      <w:r w:rsidR="00C701F3">
        <w:t xml:space="preserve">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w:t>
      </w:r>
      <w:r w:rsidR="00A428E4">
        <w:t>,</w:t>
      </w:r>
      <w:r w:rsidR="00232784">
        <w:t xml:space="preserve"> die jeweilige Achse des Scatterplots. Der Scatterplot ist in </w:t>
      </w:r>
      <w:r w:rsidR="00377001">
        <w:fldChar w:fldCharType="begin"/>
      </w:r>
      <w:r w:rsidR="00377001">
        <w:instrText xml:space="preserve"> REF _Ref80363796 \h </w:instrText>
      </w:r>
      <w:r w:rsidR="00377001">
        <w:fldChar w:fldCharType="separate"/>
      </w:r>
      <w:r w:rsidR="00963B0D" w:rsidRPr="007930D3">
        <w:t xml:space="preserve">Abbildung </w:t>
      </w:r>
      <w:r w:rsidR="00963B0D">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1FCD96FE" w:rsidR="00377001" w:rsidRPr="007930D3" w:rsidRDefault="00377001" w:rsidP="007930D3">
      <w:pPr>
        <w:pStyle w:val="Beschriftung"/>
      </w:pPr>
      <w:bookmarkStart w:id="20" w:name="_Ref80363796"/>
      <w:r w:rsidRPr="007930D3">
        <w:t xml:space="preserve">Abbildung </w:t>
      </w:r>
      <w:r w:rsidR="00963B0D">
        <w:fldChar w:fldCharType="begin"/>
      </w:r>
      <w:r w:rsidR="00963B0D">
        <w:instrText xml:space="preserve"> SEQ Abbildung \* ARABIC </w:instrText>
      </w:r>
      <w:r w:rsidR="00963B0D">
        <w:fldChar w:fldCharType="separate"/>
      </w:r>
      <w:r w:rsidR="00963B0D">
        <w:rPr>
          <w:noProof/>
        </w:rPr>
        <w:t>1</w:t>
      </w:r>
      <w:r w:rsidR="00963B0D">
        <w:rPr>
          <w:noProof/>
        </w:rPr>
        <w:fldChar w:fldCharType="end"/>
      </w:r>
      <w:bookmarkEnd w:id="20"/>
      <w:r w:rsidRPr="007930D3">
        <w:t>: Scatterplot (Quelle: eigene Darstellung)</w:t>
      </w:r>
    </w:p>
    <w:p w14:paraId="227EF337" w14:textId="77777777" w:rsidR="00D734BB" w:rsidRDefault="00D734BB" w:rsidP="0089759F">
      <w:r w:rsidRPr="00D734BB">
        <w:t>Die Anforderungen an den Scatterplot, welche es gibt, konnten erfüllt werden. So kann der Scatterplot zwei Eigenschaften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57711857" w14:textId="77777777" w:rsidR="00E44F9C" w:rsidRPr="00E44F9C" w:rsidRDefault="00E44F9C" w:rsidP="00E44F9C">
      <w:pPr>
        <w:rPr>
          <w:rFonts w:asciiTheme="majorHAnsi" w:hAnsiTheme="majorHAnsi" w:cstheme="majorHAnsi"/>
          <w:b/>
          <w:bCs/>
          <w:sz w:val="24"/>
          <w:szCs w:val="24"/>
        </w:rPr>
      </w:pPr>
      <w:bookmarkStart w:id="21" w:name="_Toc82079771"/>
      <w:r w:rsidRPr="00E44F9C">
        <w:t xml:space="preserve">In den Anforderungen dieses Projektes sollte die erste Darstellung ein Scatterplot oder ein Zeitreihendiagramm werden. Zeitreihendiagramme benötigen immer eine zeitliche Dimension in den Daten, um eine entsprechende zeitlich Veränderung darstellen zu können. Diese zeitliche Dimension </w:t>
      </w:r>
      <w:r w:rsidRPr="00E44F9C">
        <w:lastRenderedPageBreak/>
        <w:t>gibt es jedoch nicht in dem vorliegenden Datensatz. Dementsprechend eignen sich diese Daten nicht, um über ein 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61AD7BBE" w:rsidR="000319D1" w:rsidRDefault="000319D1" w:rsidP="00F971C1">
      <w:pPr>
        <w:pStyle w:val="berschrift3"/>
      </w:pPr>
      <w:r>
        <w:t>Visualisierung Zwei</w:t>
      </w:r>
      <w:bookmarkEnd w:id="21"/>
    </w:p>
    <w:p w14:paraId="17392B77" w14:textId="180099E1" w:rsidR="001B5099" w:rsidRDefault="00C26064" w:rsidP="001B5099">
      <w:r w:rsidRPr="00C26064">
        <w:t>Bei der zweiten Visualisierung handelt es sich um ein Paralleles Koordinaten Diagramm. In einem solchen Diagramm werden die Eigenschaften der Daten als Achse dargestellt. Diese Achsen werden durch Linien miteinander verbunden. Eine Linie stellt dabei einen Datensatz dar und dessen Werte auf den verschiedenen Achsen. So gibt es in dieser Darstellung vier verschiedene Achsen, welche die verschiedenen Eigenschaften der Weine darstellen können. Die dargestellten Linien sind dabei die unterschiedlichen Weine. Die Achsen können dabei individuell den Eigenschaften zugewiesen werden. Dies erfolgt mithilfe von verschiedenen Buttons, welche über der Darstellung zu finden sind.</w:t>
      </w:r>
      <w:r>
        <w:t xml:space="preserve"> </w:t>
      </w:r>
      <w:r w:rsidR="00894BA2">
        <w:t xml:space="preserve">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963B0D">
        <w:t xml:space="preserve">Abbildung </w:t>
      </w:r>
      <w:r w:rsidR="00963B0D">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750DBAEF" w:rsidR="00F46202" w:rsidRDefault="00B00E53" w:rsidP="00B00E53">
      <w:pPr>
        <w:pStyle w:val="Beschriftung"/>
      </w:pPr>
      <w:bookmarkStart w:id="22" w:name="_Ref80532613"/>
      <w:r>
        <w:t xml:space="preserve">Abbildung </w:t>
      </w:r>
      <w:fldSimple w:instr=" SEQ Abbildung \* ARABIC ">
        <w:r w:rsidR="00963B0D">
          <w:rPr>
            <w:noProof/>
          </w:rPr>
          <w:t>2</w:t>
        </w:r>
      </w:fldSimple>
      <w:bookmarkEnd w:id="22"/>
      <w:r>
        <w:t>: Parallele Koordinaten (Quelle: eigene Darstellung)</w:t>
      </w:r>
    </w:p>
    <w:p w14:paraId="312AAC38" w14:textId="77777777" w:rsidR="003064CF" w:rsidRDefault="003064CF" w:rsidP="001A1890">
      <w:r w:rsidRPr="003064CF">
        <w:t>Die Anforderungen an diese Darstellung konnten erfüllt werden. So ist es mithilfe dieses Diagramms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Daten sind die Anforderungen an dieses Diagramm erfüllt.</w:t>
      </w:r>
    </w:p>
    <w:p w14:paraId="57457E37" w14:textId="77777777" w:rsidR="00486405" w:rsidRDefault="00814C0B" w:rsidP="00486405">
      <w:r w:rsidRPr="00814C0B">
        <w:t xml:space="preserve">Innerhalb der Anforderungen für das Projekt sollte die zweite Visualisierung eine mehrdimensionale Darstellung sein. Für diese Darstellungen würden die Scatterplots, Projektion und Selektion, </w:t>
      </w:r>
      <w:r w:rsidRPr="00814C0B">
        <w:lastRenderedPageBreak/>
        <w:t>Parallelen Koordinaten, K-Means und Datentinte in Frage kommen. Bei der Datentinte wird versucht, sich auf die Hauptaussage der Visualisierung zu konzentrieren und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w:t>
      </w:r>
      <w:r>
        <w:t xml:space="preserve"> </w:t>
      </w:r>
      <w:r w:rsidR="00486405" w:rsidRPr="00486405">
        <w:t>Dasselbe gilt für die K-Means, welche versuchen den Abstand (quadriert) der Punkte zu den Prototypen zu minimieren. Dies würde mit einem Datenverlust einhergehen, was durch die Zielgruppen nicht erwünscht ist. Bei der Projektion und Selektion wird versucht, ein mehrdimensionalen Raum zu visualisieren. Dafür wird dieser mithilfe von Projektionen auf verschiedenen 2D Darstellungen abgebildet. Da diese Darstellung jedoch viele Visualisierungen nach sich ziehen würde, wäre dies nicht im Interesse der Übersichtlichkeit und widerspricht somit einer Anforderung an dieses Diagramm.</w:t>
      </w:r>
      <w:r w:rsidR="00486405">
        <w:t xml:space="preserve"> </w:t>
      </w:r>
      <w:bookmarkStart w:id="23" w:name="_Toc82079772"/>
      <w:r w:rsidR="00486405" w:rsidRPr="00486405">
        <w:t>Auch bei den Scatterplots müssen die mehrdimensionalen Daten auf verschiedene Scatterplots aufgeteilt werden und widersprechen somit auch der Übersichtlichkeit. Die Parallelen Koordinaten können mehrere Dimensionen in einer Darstellung darstellen und somit trotzdem eine gewisse Übersichtlichkeit garantieren. Deswegen wurde die zweite Visualisierung mithilfe der Parallelen Koordinaten umgesetzt.</w:t>
      </w:r>
    </w:p>
    <w:p w14:paraId="59E79213" w14:textId="2D23F39C" w:rsidR="000319D1" w:rsidRDefault="000319D1" w:rsidP="00486405">
      <w:pPr>
        <w:pStyle w:val="berschrift3"/>
      </w:pPr>
      <w:r>
        <w:t>Visualisierung Drei</w:t>
      </w:r>
      <w:bookmarkEnd w:id="23"/>
    </w:p>
    <w:p w14:paraId="7F718136" w14:textId="77ABD02A" w:rsidR="00B434FD" w:rsidRDefault="00B541D7" w:rsidP="00B434FD">
      <w:r w:rsidRPr="00B541D7">
        <w:t>Bei der letzten und somit dritten Visualisierung handelt es sich um Baumdiagramm. Mithilfe eines solchen Diagramms können verschiedene hierarchische Beziehungen dargestellt werden. So sind diese meistens untereinander angeordnet und mithilfe von Linien verbunden. In der aktuellen Darstellung werden die Länder und Weinnamen mithilfe von Kreisen dargestellt. Diese werden anschließend je nach Beziehung mithilfe von einer Linie verbunden. Der Ausgangskreis ist „World“. Bei der Baumhierarchie gibt es keine weiteren Interaktionsmöglichkeiten.</w:t>
      </w:r>
      <w:r>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963B0D">
        <w:t xml:space="preserve">Abbildung </w:t>
      </w:r>
      <w:r w:rsidR="00963B0D">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7726798B" w:rsidR="005D34E2" w:rsidRDefault="005B4A9C" w:rsidP="005B4A9C">
      <w:pPr>
        <w:pStyle w:val="Beschriftung"/>
      </w:pPr>
      <w:bookmarkStart w:id="24" w:name="_Ref80538073"/>
      <w:r>
        <w:t xml:space="preserve">Abbildung </w:t>
      </w:r>
      <w:r w:rsidR="00963B0D">
        <w:fldChar w:fldCharType="begin"/>
      </w:r>
      <w:r w:rsidR="00963B0D">
        <w:instrText xml:space="preserve"> SEQ Abbildung \* ARABIC </w:instrText>
      </w:r>
      <w:r w:rsidR="00963B0D">
        <w:fldChar w:fldCharType="separate"/>
      </w:r>
      <w:r w:rsidR="00963B0D">
        <w:rPr>
          <w:noProof/>
        </w:rPr>
        <w:t>3</w:t>
      </w:r>
      <w:r w:rsidR="00963B0D">
        <w:rPr>
          <w:noProof/>
        </w:rPr>
        <w:fldChar w:fldCharType="end"/>
      </w:r>
      <w:bookmarkEnd w:id="24"/>
      <w:r>
        <w:t>: Auszug aus der Baumhierarchie</w:t>
      </w:r>
    </w:p>
    <w:p w14:paraId="183779DC" w14:textId="77777777" w:rsidR="00E85FD3" w:rsidRDefault="00E85FD3" w:rsidP="0089759F">
      <w:r w:rsidRPr="00E85FD3">
        <w:t xml:space="preserve">Die Anforderungen an das Baumdiagramm wurden nur teilweise erfüllt. Dabei sollte mithilfe dieser Darstellung die Frage nach den Produktionsmengen und Weinarten beantwortet werden. So stellt diese Hierarchie zwar den einzelnen Ländern und deren Weine dar, jedoch gibt es keinen Aufschluss darüber, wie viele diese sind. Weiterhin ist auch kein Abgleich der Produktionsmengen der einzelnen Länder möglich, da diese nicht aufgeführt worden sind. Dementsprechend gibt es auch keine </w:t>
      </w:r>
      <w:r w:rsidRPr="00E85FD3">
        <w:lastRenderedPageBreak/>
        <w:t>Gegenüberstellung dieser beiden Größen. Somit wurden die Anforderungen nur teilweise erfüllt, da die Länder und ihre Weine zwar dargestellt worden sind, jedoch alle anderen Anforderungen fehlen.</w:t>
      </w:r>
    </w:p>
    <w:p w14:paraId="49F57DDD" w14:textId="77777777" w:rsidR="007105D9" w:rsidRPr="007105D9" w:rsidRDefault="007105D9" w:rsidP="007105D9">
      <w:pPr>
        <w:rPr>
          <w:rFonts w:asciiTheme="majorHAnsi" w:hAnsiTheme="majorHAnsi" w:cstheme="majorHAnsi"/>
          <w:b/>
          <w:bCs/>
          <w:sz w:val="26"/>
          <w:szCs w:val="26"/>
        </w:rPr>
      </w:pPr>
      <w:bookmarkStart w:id="25" w:name="_Toc82079773"/>
      <w:r w:rsidRPr="007105D9">
        <w:t>Für diese Visualisierung sollte nach den Anforderungen des Projektes eine Baum- oder Graphen Technik verwendet werden. Beide Techniken eigenen sich Zusammenhänge darstellen und somit für die Darstellung von Hierarchien. In dieser Darstellung mussten jedoch nur einfache hierarchische Beziehungen dargestellt werden, da durch die einfache Beziehung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7B6417E4" w:rsidR="00DD6EAF" w:rsidRDefault="00DD6EAF" w:rsidP="00537FBC">
      <w:pPr>
        <w:pStyle w:val="berschrift2"/>
      </w:pPr>
      <w:r>
        <w:t>Interaktion</w:t>
      </w:r>
      <w:bookmarkEnd w:id="25"/>
    </w:p>
    <w:p w14:paraId="683CD4F9" w14:textId="6CAE2FDF" w:rsidR="005868D7" w:rsidRDefault="00A97D73" w:rsidP="00537FBC">
      <w:r w:rsidRPr="00A97D73">
        <w:t>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So ist es dem nutzenden Möglichen, die Darstellungen so anzupassen, wie diese es benötigen. Weiterhin besitzen diese die Möglichkeit mithilfe des Schwebens der Maus über die Kreise des Scatterplots oder den Linien der Parallelen Koordinaten den genauen Datensatz angezeigt bekommen. Damit können die Nutzenden die verschiedenen Datensätze identifizieren und so die besonderen Datensätze der entsprechenden Darstellung herausfinden.</w:t>
      </w:r>
      <w:r>
        <w:t xml:space="preserve"> </w:t>
      </w:r>
      <w:r w:rsidR="003C3DAF" w:rsidRPr="003C3DAF">
        <w:t>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Auf weitere Interaktionsmöglichkeiten aufgrund der Übersichtlichkeit und Einfachheit nicht zurückgegriffen.</w:t>
      </w:r>
    </w:p>
    <w:p w14:paraId="5D9419E1" w14:textId="5F096B53" w:rsidR="00DD6EAF" w:rsidRDefault="00DD6EAF" w:rsidP="00537FBC">
      <w:pPr>
        <w:pStyle w:val="berschrift1"/>
      </w:pPr>
      <w:bookmarkStart w:id="26" w:name="_Toc82079774"/>
      <w:r>
        <w:t>Implementierung</w:t>
      </w:r>
      <w:bookmarkEnd w:id="26"/>
    </w:p>
    <w:p w14:paraId="172B8695" w14:textId="51CE610B" w:rsidR="009B2478" w:rsidRDefault="00E04C85" w:rsidP="008018F6">
      <w:r w:rsidRPr="00E04C85">
        <w:t>Das Projekt wurde auf der Grundlage der verschiedenen Übungen angefertigt, welche bereits vor dem Projekt fertigstellt wurden. Dabei dienten insbesondere die Übung eins und Übung drei mit dem Scatterplot und der Interaktionsmöglichkeit als Grundlage für den Scatterplot. Bei den Parallelen Koordinaten wurde die Übung sieben als Grundlage genutzt. Innerhalb der Baumhierarchie wurde die Übung zehn als Grundlage verwendet. Zusätzlich wurde für den Scatterplot und die Parallelen Koordinaten die Übung acht mit ihrem CSV-Decoder als Grundlage verwendet. Dabei wurde bei beiden Darstellungen jeweils die Übung als Grundlage verwendet und versucht diese mit dem CSV-Decoder der Übung acht zu verbinden, um so das Importieren der CSV-Datei zu ermöglichen.</w:t>
      </w:r>
      <w:r>
        <w:t xml:space="preserve"> </w:t>
      </w:r>
      <w:r w:rsidR="00486894" w:rsidRPr="00486894">
        <w:t>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 Decoder enthalten war. Hierbei war es nur wichtig, die entsprechenden Daten bereitzustellen. Zuletzt wurden die Visualisierungen noch einmal in ihrer Darstellungsform überarbeitet. Die Entwicklung dieser Darstellungen erfolgte dabei im Wesentlichen nacheinander, wobei sich einige Entwicklungen überlagerten, um die Zeit der Fehlersuche zu überbrücken.</w:t>
      </w:r>
      <w:r w:rsidR="00486894">
        <w:t xml:space="preserve"> </w:t>
      </w:r>
      <w:r w:rsidR="00937774" w:rsidRPr="00937774">
        <w:t>So wurde zuerst der Scatterplot entwickelt, anschließend die Parallelen Koordinaten und zuletzt die Baumhierarchie.</w:t>
      </w:r>
    </w:p>
    <w:p w14:paraId="7C3375B5" w14:textId="77777777" w:rsidR="00673E94" w:rsidRDefault="00DF62BE" w:rsidP="008018F6">
      <w:r w:rsidRPr="00DF62BE">
        <w:t xml:space="preserve">Der Quellcode ist dabei in verschiedene Parts aufgeteilt und strukturiert. Diese Struktur wurde bei allen Visualisierungen angewendet, um ein schnelleres Zurechtfinden zu garantieren. Zuerst stehen </w:t>
      </w:r>
      <w:r w:rsidRPr="00DF62BE">
        <w:lastRenderedPageBreak/>
        <w:t>immer die zu importierenden Elm-Pakete, welche für diesen Abschnitt benötigt werden. In allen drei verschiedenen Darstellungen wurde dabei auf die Packages „Html“ und „TypedSVG“ zugegriffen. Anschließend sind alle „type“ und „type alias“ definiert, welche innerhalb des Quellcodes vorhanden sind.</w:t>
      </w:r>
      <w:r w:rsidR="004500FC">
        <w:t xml:space="preserve"> </w:t>
      </w:r>
      <w:r w:rsidR="00673E94" w:rsidRPr="00673E94">
        <w:t>Danach finden sich weitere Funktionen, welche für die verschiedenen Parts von Elm benötigt werden. Begonnen wird dabei immer mit den Decodern der Dateien und anschließend werden alle Funktionen aufgeführt, welche für den Part benötigt werden zuletzt werden die Elm Parts „main“,„init“, „subscriptions“, „view“ und „update“ aufgeführt. Die Daten werden innerhalb eines Records abgespeichert welcher innerhalb der Main zu finden ist. Auf diesen Record wird anschließend zugegriffen, wenn eine Aktualisierung stattfindet.</w:t>
      </w:r>
    </w:p>
    <w:p w14:paraId="64F6AFCF" w14:textId="6311E88F" w:rsidR="00BA2A74" w:rsidRDefault="00C1262A" w:rsidP="008018F6">
      <w:r w:rsidRPr="00C1262A">
        <w:t>Eine besondere Herausforderung der Darstellungen war, den CSV-Decoder zu erweitern und mit den Übungen zu verbinden. Bei der Erweiterung des CSV-Decoders lag die Herausforderung darin, mehr als nur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fast so wie aus der Übung übernommen und nahm somit verhältnismäßig wenig Zeit in Anspruch. Dasselbe gilt für die Baumhierarchie, welche fast ohne größere Anpassungen der Übung übernommen werden konnte</w:t>
      </w:r>
      <w:r w:rsidR="00FF11A6">
        <w:t>.</w:t>
      </w:r>
    </w:p>
    <w:p w14:paraId="62E42623" w14:textId="7893446F" w:rsidR="00DD6EAF" w:rsidRDefault="00DD6EAF" w:rsidP="00537FBC">
      <w:pPr>
        <w:pStyle w:val="berschrift1"/>
      </w:pPr>
      <w:bookmarkStart w:id="27" w:name="_Toc82079775"/>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79776"/>
      <w:r>
        <w:t>Anwendung Visualisierung Eins</w:t>
      </w:r>
      <w:bookmarkEnd w:id="28"/>
    </w:p>
    <w:p w14:paraId="632C82F2" w14:textId="1D35F503"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963B0D">
        <w:t xml:space="preserve">Abbildung </w:t>
      </w:r>
      <w:r w:rsidR="00963B0D">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2C45E932" w:rsidR="00F40894" w:rsidRDefault="009566A5" w:rsidP="009566A5">
      <w:pPr>
        <w:pStyle w:val="Beschriftung"/>
      </w:pPr>
      <w:bookmarkStart w:id="29" w:name="_Ref80618481"/>
      <w:r>
        <w:t xml:space="preserve">Abbildung </w:t>
      </w:r>
      <w:fldSimple w:instr=" SEQ Abbildung \* ARABIC ">
        <w:r w:rsidR="00963B0D">
          <w:rPr>
            <w:noProof/>
          </w:rPr>
          <w:t>4</w:t>
        </w:r>
      </w:fldSimple>
      <w:bookmarkEnd w:id="29"/>
      <w:r>
        <w:t>: Scatterplot welcher die Eigenschaften Preis und Körper gegenüberstellt (Quelle: eigene Darstellung)</w:t>
      </w:r>
    </w:p>
    <w:p w14:paraId="76DC9400" w14:textId="6FF90449" w:rsidR="00F40894" w:rsidRDefault="00946790" w:rsidP="00F40894">
      <w:r>
        <w:lastRenderedPageBreak/>
        <w:t xml:space="preserve">In </w:t>
      </w:r>
      <w:r>
        <w:fldChar w:fldCharType="begin"/>
      </w:r>
      <w:r>
        <w:instrText xml:space="preserve"> REF _Ref80618481 \h </w:instrText>
      </w:r>
      <w:r>
        <w:fldChar w:fldCharType="separate"/>
      </w:r>
      <w:r w:rsidR="00963B0D">
        <w:t xml:space="preserve">Abbildung </w:t>
      </w:r>
      <w:r w:rsidR="00963B0D">
        <w:rPr>
          <w:noProof/>
        </w:rPr>
        <w:t>4</w:t>
      </w:r>
      <w:r>
        <w:fldChar w:fldCharType="end"/>
      </w:r>
      <w:r>
        <w:t xml:space="preserve"> ist zu erkennen</w:t>
      </w:r>
      <w:r w:rsidR="007D4959">
        <w:t>,</w:t>
      </w:r>
      <w:r>
        <w:t xml:space="preserve"> da</w:t>
      </w:r>
      <w:r w:rsidR="007D4959">
        <w:t>s</w:t>
      </w:r>
      <w:r>
        <w:t xml:space="preserve">s </w:t>
      </w:r>
      <w:r w:rsidR="00903DCE">
        <w:t xml:space="preserve">es auch für einen niedrigen Preis Weine in allen Körpergrößen gibt. </w:t>
      </w:r>
      <w:r w:rsidR="007D4959" w:rsidRPr="007D4959">
        <w:t>Jedoch ist klar zu erkennen, dass mit steigernder Körpergröße der Preis auch immer weiter ansteigen kann. So ist besitzt der teuerste Wein auch die größte Körpergröße. Weiterhin steigt die Verteilung der Weine auf der Preisachse mit steigender Körpergröße an, bis dieser bei einer Körpergröße von 3 bis 5 gleichbleibend ist. Weswegen davon auszugehen ist, dass mit steigendem Preis auch die Körpergröße steigen sollte.</w:t>
      </w:r>
    </w:p>
    <w:p w14:paraId="048CD8EA" w14:textId="5B5105EC" w:rsidR="00783971" w:rsidRDefault="00783971" w:rsidP="00321EB1">
      <w:r w:rsidRPr="00783971">
        <w:t xml:space="preserve">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 Zielgruppe bereit ist, an Geld für den Wein auszugeben, desto wahrscheinlicher ist es, </w:t>
      </w:r>
      <w:r w:rsidRPr="00783971">
        <w:t>dass</w:t>
      </w:r>
      <w:r w:rsidRPr="00783971">
        <w:t xml:space="preserve"> diese Zielgruppe einen Wein mit einem größeren Körper erhält.</w:t>
      </w:r>
    </w:p>
    <w:p w14:paraId="7EC1F3EE" w14:textId="77777777" w:rsidR="00DF45A3" w:rsidRPr="00DF45A3" w:rsidRDefault="00DF45A3" w:rsidP="00DF45A3">
      <w:pPr>
        <w:rPr>
          <w:rFonts w:asciiTheme="majorHAnsi" w:hAnsiTheme="majorHAnsi" w:cstheme="majorHAnsi"/>
          <w:b/>
          <w:bCs/>
          <w:sz w:val="26"/>
          <w:szCs w:val="26"/>
        </w:rPr>
      </w:pPr>
      <w:bookmarkStart w:id="30" w:name="_Toc82079777"/>
      <w:r w:rsidRPr="00DF45A3">
        <w:t>Als alternative zu diesen Diagrammen hätte es ein Zeitreihendiagramm in diesem Projekt gegeben. Da jedoch bei diesen Daten keinen zeitlichen Hintergrund gibt, ist es nicht möglich, dieses Problem über Zeitreihendiagramme darzustellen.</w:t>
      </w:r>
    </w:p>
    <w:p w14:paraId="063E904A" w14:textId="73FAFCD2" w:rsidR="00AF4DBA" w:rsidRDefault="00AF4DBA" w:rsidP="00537FBC">
      <w:pPr>
        <w:pStyle w:val="berschrift2"/>
      </w:pPr>
      <w:r>
        <w:t>Anwendung Visualisierung Zwei</w:t>
      </w:r>
      <w:bookmarkEnd w:id="30"/>
    </w:p>
    <w:p w14:paraId="3F810EC9" w14:textId="2071D287"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963B0D">
        <w:t xml:space="preserve">Abbildung </w:t>
      </w:r>
      <w:r w:rsidR="00963B0D">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51C5EF9C" w:rsidR="00175D79" w:rsidRDefault="00950086" w:rsidP="00950086">
      <w:pPr>
        <w:pStyle w:val="Beschriftung"/>
      </w:pPr>
      <w:bookmarkStart w:id="31" w:name="_Ref80620471"/>
      <w:bookmarkStart w:id="32" w:name="_Ref80620466"/>
      <w:r>
        <w:t xml:space="preserve">Abbildung </w:t>
      </w:r>
      <w:r w:rsidR="00963B0D">
        <w:fldChar w:fldCharType="begin"/>
      </w:r>
      <w:r w:rsidR="00963B0D">
        <w:instrText xml:space="preserve"> SEQ Abbildung \* ARABIC </w:instrText>
      </w:r>
      <w:r w:rsidR="00963B0D">
        <w:fldChar w:fldCharType="separate"/>
      </w:r>
      <w:r w:rsidR="00963B0D">
        <w:rPr>
          <w:noProof/>
        </w:rPr>
        <w:t>5</w:t>
      </w:r>
      <w:r w:rsidR="00963B0D">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0A7A336" w:rsidR="00376CE0" w:rsidRDefault="00376CE0" w:rsidP="00175D79">
      <w:r>
        <w:t xml:space="preserve">Dabei ist in </w:t>
      </w:r>
      <w:r>
        <w:fldChar w:fldCharType="begin"/>
      </w:r>
      <w:r>
        <w:instrText xml:space="preserve"> REF _Ref80620471 \h </w:instrText>
      </w:r>
      <w:r>
        <w:fldChar w:fldCharType="separate"/>
      </w:r>
      <w:r w:rsidR="00963B0D">
        <w:t xml:space="preserve">Abbildung </w:t>
      </w:r>
      <w:r w:rsidR="00963B0D">
        <w:rPr>
          <w:noProof/>
        </w:rPr>
        <w:t>5</w:t>
      </w:r>
      <w:r>
        <w:fldChar w:fldCharType="end"/>
      </w:r>
      <w:r>
        <w:t xml:space="preserve"> zu erkennen</w:t>
      </w:r>
      <w:r w:rsidR="00C725FE">
        <w:t>,</w:t>
      </w:r>
      <w:r>
        <w:t xml:space="preserve"> da</w:t>
      </w:r>
      <w:r w:rsidR="00C725FE">
        <w:t>s</w:t>
      </w:r>
      <w:r>
        <w:t>s es keine besonderen Muster zwischen diese</w:t>
      </w:r>
      <w:r w:rsidR="002A2416">
        <w:t>n</w:t>
      </w:r>
      <w:r>
        <w:t xml:space="preserve"> verschiedene</w:t>
      </w:r>
      <w:r w:rsidR="00396ACA">
        <w:t>n</w:t>
      </w:r>
      <w:r w:rsidR="00C22EC8">
        <w:t xml:space="preserve"> Eigenschaft</w:t>
      </w:r>
      <w:r w:rsidR="00396ACA">
        <w:t>en</w:t>
      </w:r>
      <w:r w:rsidR="00C22EC8">
        <w:t xml:space="preserve"> gibt. </w:t>
      </w:r>
      <w:r w:rsidR="00863D22" w:rsidRPr="00863D22">
        <w:t>Dementsprechend gibt es viele verschiedene Möglichkeiten, die verschiedenen Eigenschaften in unterschiedlicher Intensität in einem Wein wiederzufinden. Auffälligkeiten an den Daten gibt es allerdings schon. So kann ein Wein, welcher die maximale Süße von fünf besitzt, nur einen Säuregehalt von vier besitzen. Umgekehrt ist es ähnlich, so kann ein Wein mit einem Säuregehalt von fünf maximal eine Süße von drei besitzen. Somit kann es keinen Wein geben, welcher auf beiden Skalen eine Fünf besitzt.</w:t>
      </w:r>
      <w:r w:rsidR="00863D22">
        <w:t xml:space="preserve"> </w:t>
      </w:r>
      <w:r w:rsidR="00852DC0">
        <w:t>Dies hängt mit dem Gärungsprozess der Weintraube zusammen</w:t>
      </w:r>
      <w:r w:rsidR="00863D22">
        <w:t>,</w:t>
      </w:r>
      <w:r w:rsidR="00852DC0">
        <w:t xml:space="preserve">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963B0D" w:rsidRPr="00537FBC">
        <w:t>Anwendungshintergrund</w:t>
      </w:r>
      <w:r w:rsidR="00852DC0">
        <w:fldChar w:fldCharType="end"/>
      </w:r>
      <w:r w:rsidR="00852DC0">
        <w:t xml:space="preserve"> erklärt worden ist. </w:t>
      </w:r>
      <w:r w:rsidR="00B10041" w:rsidRPr="00B10041">
        <w:t xml:space="preserve">Eine weitere Besonderheit besteht zwischen der Süße und den Gerbstoffen. So kann ein Wein, welcher </w:t>
      </w:r>
      <w:r w:rsidR="00B10041" w:rsidRPr="00B10041">
        <w:lastRenderedPageBreak/>
        <w:t>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ein, welcher eine Fünf in den Gerbstoffen und in der Süße erreichen kann. Umgekehrt verhält es sich bei der Beziehung zwischen den Körper und den Gerbstoffen. Hier besitzt ein Wein mit der Körpergröße eins auch nur einen Gerbstoffgehalt von eins. Jedoch besitzen die restlichen Körpergrößen alle verschiedene Gerbstoffgehalte.</w:t>
      </w:r>
    </w:p>
    <w:p w14:paraId="08241366" w14:textId="48C17532" w:rsidR="00F4402D" w:rsidRDefault="00B10041" w:rsidP="00175D79">
      <w:r w:rsidRPr="00B10041">
        <w:t>Dieser Anwendungsfall wäre etwas für die Zielgruppe der Weininteressierten. Dabei könnten diese versuchen herauszufinden, welche zusammenhänge es zwischen den verschiedenen Geschmäckern gibt. Dabei sollte dieser Zielgruppe auffallen, dass es pauschal bis auf wenige Ausnahmen viele Möglichkeiten gibt, die verschiedenen Geschmäcker miteinander zu kombinieren. Dabei gibt es jedoch beispielsweise die Einschränkung, dass eine Süße von fünf und einen Säuregehalt von fünf nicht möglich ist</w:t>
      </w:r>
      <w:r w:rsidR="008A7F89">
        <w:t>.</w:t>
      </w:r>
    </w:p>
    <w:p w14:paraId="5FC356E5" w14:textId="386C6C3D" w:rsidR="00321EB1" w:rsidRDefault="006F0E4B" w:rsidP="00537FBC">
      <w:r w:rsidRPr="006F0E4B">
        <w:t>Bei dieser Visualisierung gäbe es verschiedene Alternativen zu dieser Diagrammart. Diese waren Scatterplots, Projektion und Selektion, K-Means und Datentinte. Da die K-Means und Datentinte Darstellungen waren, in denen etwas weggelassen worden ist, fallen diese heraus, da der Weininteressierte alle Weine miteinander vergleichen möchte, um möglichst große Datenbasis zu haben. Bei den Scatterplots, Projektion und Selektion würde es verschiedene Tabellen, in denen die verschiedenen Eigenschaften gegenübergestellt geben.</w:t>
      </w:r>
      <w:r>
        <w:t xml:space="preserve"> </w:t>
      </w:r>
      <w:r w:rsidR="00EF3421">
        <w:t xml:space="preserve">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79778"/>
      <w:r>
        <w:t>Anwendung Visualisierung Drei</w:t>
      </w:r>
      <w:bookmarkEnd w:id="33"/>
    </w:p>
    <w:p w14:paraId="5CFC8379" w14:textId="199F23C7" w:rsidR="00891AA0" w:rsidRDefault="008D5451" w:rsidP="00891AA0">
      <w:r w:rsidRPr="008D5451">
        <w:t>Innerhalb des letzten Anwendungsfalls werden die verschiedenen Weine von Asien genauer analysiert.</w:t>
      </w:r>
      <w:r w:rsidR="00A34A7B">
        <w:t xml:space="preserve"> Ein Ausschnitt aus dem Baumdiagramm</w:t>
      </w:r>
      <w:r w:rsidR="003E27F8">
        <w:t>,</w:t>
      </w:r>
      <w:r w:rsidR="00A34A7B">
        <w:t xml:space="preserve"> welche die Weine Asien darstellt</w:t>
      </w:r>
      <w:r w:rsidR="003E27F8">
        <w:t>,</w:t>
      </w:r>
      <w:r w:rsidR="00A34A7B">
        <w:t xml:space="preserve"> ist in </w:t>
      </w:r>
      <w:r w:rsidR="00147E18">
        <w:fldChar w:fldCharType="begin"/>
      </w:r>
      <w:r w:rsidR="00147E18">
        <w:instrText xml:space="preserve"> REF _Ref80622873 \h </w:instrText>
      </w:r>
      <w:r w:rsidR="00147E18">
        <w:fldChar w:fldCharType="separate"/>
      </w:r>
      <w:r w:rsidR="00963B0D">
        <w:t xml:space="preserve">Abbildung </w:t>
      </w:r>
      <w:r w:rsidR="00963B0D">
        <w:rPr>
          <w:noProof/>
        </w:rPr>
        <w:t>6</w:t>
      </w:r>
      <w:r w:rsidR="00147E18">
        <w:fldChar w:fldCharType="end"/>
      </w:r>
      <w:r w:rsidR="00A34A7B">
        <w:t xml:space="preserve"> 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7E104706" w:rsidR="00A34A7B" w:rsidRDefault="00147E18" w:rsidP="00147E18">
      <w:pPr>
        <w:pStyle w:val="Beschriftung"/>
      </w:pPr>
      <w:bookmarkStart w:id="34" w:name="_Ref80622873"/>
      <w:r>
        <w:t xml:space="preserve">Abbildung </w:t>
      </w:r>
      <w:fldSimple w:instr=" SEQ Abbildung \* ARABIC ">
        <w:r w:rsidR="00963B0D">
          <w:rPr>
            <w:noProof/>
          </w:rPr>
          <w:t>6</w:t>
        </w:r>
      </w:fldSimple>
      <w:bookmarkEnd w:id="34"/>
      <w:r>
        <w:t xml:space="preserve">: </w:t>
      </w:r>
      <w:bookmarkStart w:id="35" w:name="_Ref80622870"/>
      <w:r>
        <w:t>Ausschnitt mit Asiatischen Weinen aus der Baumhierarchie (Quelle: eigene Darstellung)</w:t>
      </w:r>
      <w:bookmarkEnd w:id="35"/>
    </w:p>
    <w:p w14:paraId="52CB2D76" w14:textId="30884009" w:rsidR="00A34A7B" w:rsidRDefault="00147E18" w:rsidP="00891AA0">
      <w:r>
        <w:t xml:space="preserve">In </w:t>
      </w:r>
      <w:r>
        <w:fldChar w:fldCharType="begin"/>
      </w:r>
      <w:r>
        <w:instrText xml:space="preserve"> REF _Ref80622873 \h </w:instrText>
      </w:r>
      <w:r>
        <w:fldChar w:fldCharType="separate"/>
      </w:r>
      <w:r w:rsidR="00963B0D">
        <w:t xml:space="preserve">Abbildung </w:t>
      </w:r>
      <w:r w:rsidR="00963B0D">
        <w:rPr>
          <w:noProof/>
        </w:rPr>
        <w:t>6</w:t>
      </w:r>
      <w:r>
        <w:fldChar w:fldCharType="end"/>
      </w:r>
      <w:r>
        <w:t xml:space="preserve"> sind die verschiedenen Weinnamen zu erkenne</w:t>
      </w:r>
      <w:r w:rsidR="00313F18">
        <w:t>n</w:t>
      </w:r>
      <w:r>
        <w:t xml:space="preserve">, welcher der Datensatz an </w:t>
      </w:r>
      <w:r w:rsidR="003E27F8">
        <w:t>a</w:t>
      </w:r>
      <w:r>
        <w:t xml:space="preserve">siatischen Weinen zu bieten hat. </w:t>
      </w:r>
      <w:r w:rsidR="00E91F0F" w:rsidRPr="00E91F0F">
        <w:t>Dabei ist auffällig, das Georgien die meisten Weinarten mit elf Stück besitzt. Die niedrigste Anzahl hat Israel mit nur einer Weinart. Die beiden anderen Länder Japan und Südkorea sind mit einer Weinarten Anzahl von drei im Datensatz vorhanden. Auffällig ist dabei, dass es trotz der vielen Länder in Asien nur vier Länder in diesem Datensatz vertreten sind, welche Weine besitzen.</w:t>
      </w:r>
    </w:p>
    <w:p w14:paraId="06D9EA66" w14:textId="77777777" w:rsidR="00FE5DB6" w:rsidRDefault="00FE5DB6" w:rsidP="00321EB1">
      <w:r w:rsidRPr="00FE5DB6">
        <w:t>Diese Darstellung könnte von einem Weineinkäufer verwendet werden, welcher gerne auf dem heimischen Markt asiatische Weine verkaufen möchte. So könnte er mithilfe dieser Darstellung herausfinden, welche verschiedenen Weine es aus dem asiatischen Raum gibt und aus welchem Land diese kommen, um so Transportkosten oder eine weitere Spezialisierung seines Geschäfts vorzunehmen.</w:t>
      </w:r>
    </w:p>
    <w:p w14:paraId="7290A367" w14:textId="77777777" w:rsidR="00FE5DB6" w:rsidRPr="00FE5DB6" w:rsidRDefault="00FE5DB6" w:rsidP="00FE5DB6">
      <w:pPr>
        <w:rPr>
          <w:rFonts w:asciiTheme="majorHAnsi" w:hAnsiTheme="majorHAnsi" w:cstheme="majorHAnsi"/>
          <w:b/>
          <w:bCs/>
          <w:sz w:val="32"/>
          <w:szCs w:val="32"/>
        </w:rPr>
      </w:pPr>
      <w:bookmarkStart w:id="36" w:name="_Toc82079779"/>
      <w:r w:rsidRPr="00FE5DB6">
        <w:t>Als Alternative für diese Darstellung gab es die Möglichkeit, die verschiedenen Weinarten mithilfe der Graphen Technik darzustellen. Da es sich bei diesen Daten um eine einfache Hierarchiebeziehung handelt und somit nur eine Beziehung zwischen den einzelnen Kreisen dargestellt werden muss, ist diese Graphen Technik überflüssig.</w:t>
      </w:r>
    </w:p>
    <w:p w14:paraId="0DB0C292" w14:textId="0CF6C92E" w:rsidR="00AF4DBA" w:rsidRDefault="00AF4DBA" w:rsidP="00537FBC">
      <w:pPr>
        <w:pStyle w:val="berschrift1"/>
      </w:pPr>
      <w:r>
        <w:t>Verwandte Arbeiten</w:t>
      </w:r>
      <w:bookmarkEnd w:id="36"/>
    </w:p>
    <w:p w14:paraId="29729298" w14:textId="77777777" w:rsidR="00746C4A" w:rsidRDefault="00746C4A" w:rsidP="00537FBC">
      <w:r w:rsidRPr="00746C4A">
        <w:t>Die hierbei verwandten Arbeiten beschäftigen sich mit der Visualisierung von medizinischen Daten. Dies wird dabei bei beiden Arbeiten unter anderem mit einem Scatterplot realisiert. Nachfolgend werden die beiden Arbeiten vorgestellt und Unterschiede zwischen dieser und der vorgestellten Arbeiten hervorgehoben.</w:t>
      </w:r>
    </w:p>
    <w:p w14:paraId="441A2143" w14:textId="3378FEEA" w:rsidR="00EF4C7D" w:rsidRDefault="009A5C2F" w:rsidP="00537FBC">
      <w:r w:rsidRPr="009A5C2F">
        <w:lastRenderedPageBreak/>
        <w:t>Bei der ersten Arbeit handelt es sich um die Visualisierung von Patientendaten, welche an Multiplen Sklerose leiden. Ziel dieser Arbeit war es dabei, die Daten anfallenden Daten dabei mithilfe eines Scatterplots darzustellen. Die daraus resultierende Benutzeroberfläche sollte so einfach wie möglich sein und Interaktionen der Nutzenden zulassen. Um dies zu realisieren, wurden die Daten dabei bereits im vornherein mithilfe von verschiedenen Klassen eingeteilt, was der Übersichtigkeit der Daten dienen sollte. Zusätzlich dazu sollte es in der Darstellung möglich seine verschiedenen statistischen Größen wie beispielsweise den Median sich zu berechnen lassen, was entsprechend realisiert werden musste.</w:t>
      </w:r>
      <w:r>
        <w:t xml:space="preserve"> </w:t>
      </w:r>
      <w:r w:rsidR="009A1936" w:rsidRPr="009A1936">
        <w:t>Die Daten werden dabei mithilfe der Middleware „ColdFusion“ aufbereitet. Weiterhin werden die verschiedenen Dat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w:t>
      </w:r>
      <w:r w:rsidR="00D772A2">
        <w:t xml:space="preserve"> </w:t>
      </w:r>
      <w:r w:rsidR="009A1936" w:rsidRPr="009A1936">
        <w:t>Dies ist in der Darstellung sowohl für die X- als auch die y-Achse möglich. Darüber hinaus ist es möglich, nach anschließender Auswahl sich ein Histogramm zu erzeugen lassen. Bei dem Scatterplot wurden darüber hinaus noch die Konfidenzintervalle und eine Regressionsgerade hinzugefügt</w:t>
      </w:r>
      <w:r w:rsidR="00875405">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DF45A3">
            <w:t>[10]</w:t>
          </w:r>
          <w:r w:rsidR="00875405">
            <w:fldChar w:fldCharType="end"/>
          </w:r>
        </w:sdtContent>
      </w:sdt>
    </w:p>
    <w:p w14:paraId="4B966090" w14:textId="73784F62" w:rsidR="00875405" w:rsidRDefault="005D4CDA" w:rsidP="00537FBC">
      <w:r w:rsidRPr="005D4CDA">
        <w:t>Die Gemeinsamkeiten zu dieser Arbeit liegen dabei in der Zielstellung, so sollte auch in dieser Arbei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Weiterhin wurde sich für eine andere Interaktionsmöglichkeit entschiedenen.</w:t>
      </w:r>
      <w:r>
        <w:t xml:space="preserve"> </w:t>
      </w:r>
      <w:r w:rsidR="002242D7" w:rsidRPr="002242D7">
        <w:t>Anstatt der Buttons, welcher in dieser Arbeit verwendet wurden, wurde auf ein Dropdownmenü gesetzt, um die Auswahl der verschiedenen Achsen zu realisieren. Zusätzlich wurden beide Projekte in unterschiedlichen 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DF45A3">
            <w:t>[10]</w:t>
          </w:r>
          <w:r w:rsidR="004252BA">
            <w:fldChar w:fldCharType="end"/>
          </w:r>
        </w:sdtContent>
      </w:sdt>
    </w:p>
    <w:p w14:paraId="198C6B26" w14:textId="595830DB" w:rsidR="00E5433E" w:rsidRDefault="002242D7" w:rsidP="00537FBC">
      <w:r w:rsidRPr="002242D7">
        <w:t>In der zweiten verwandten Arbei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verschiedene Interaktionsmöglichkeiten. Dementsprechend ist es möglich, die verschiedenen Achsen mithilfe von einem Dropdownmenü anzupassen und die Daten können nach dem Wünschen der Nutzenden angepasst werden. Darüber hinaus ist es möglich, auf die verschiedenen Daten herein- und herauszoomen.</w:t>
      </w:r>
      <w:r>
        <w:t xml:space="preserve"> </w:t>
      </w:r>
      <w:r w:rsidR="002C1D7E" w:rsidRPr="002C1D7E">
        <w:t>Weiterhin ist es möglich, Hilfe des Berührens des Punktes mit der Maus mehr Informationen zu der entsprechenden Untersuchung angezeigt zu bekommen. Da es sich dabei um Daten handelt, welche eine zeitliche Dimension besitzen, ist es in diesem Scatterplot weiterhin möglich, mithilfe der Bedienung eines Videorekorders sich zwischen den verschiedenen Zeitpunkten hin und her zu bewegen. Um dies zu erleichtern, gibt es weiterhin eine Funktion,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DF45A3">
            <w:t>[8]</w:t>
          </w:r>
          <w:r w:rsidR="005D7C28">
            <w:fldChar w:fldCharType="end"/>
          </w:r>
        </w:sdtContent>
      </w:sdt>
    </w:p>
    <w:p w14:paraId="52D6FC7F" w14:textId="3E674346" w:rsidR="00195D9F" w:rsidRDefault="00D610C7" w:rsidP="00537FBC">
      <w:r w:rsidRPr="00D610C7">
        <w:t>Der große Unterschied zwischen dieser und der eben vorgestellten Arbeit ist, dass der Scatterplot um viele Funktionen erweitert wurde, um die Bedienung für die Nutzenden zu vereinfachen. So gibt es in beiden die Möglichkeit, die Achsen mithilfe von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w:t>
      </w:r>
      <w:r>
        <w:t xml:space="preserve"> </w:t>
      </w:r>
      <w:r w:rsidR="008C4E39" w:rsidRPr="008C4E39">
        <w:t xml:space="preserve">Dies wurde beispielsweise durch die Art Videofernbedienung umgesetzt. Aber auch andere Funktionen fehlen in dieser Arbeit, welche nicht von der zeitlichen Dimension abhängig sind, wie beispielsweise das Zoomen auf eine andere Ebene, um die Daten besser erkennen zu können. Zusammenfassend ist zu sagen, dass diese Arbeit mehr </w:t>
      </w:r>
      <w:r w:rsidR="008C4E39" w:rsidRPr="008C4E39">
        <w:lastRenderedPageBreak/>
        <w:t>Darstellungen als die vorgestellte Arbeit besitzt. Jedoch hat die vorgestellte Arbeit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DF45A3">
            <w:t>[8]</w:t>
          </w:r>
          <w:r w:rsidR="00184490">
            <w:fldChar w:fldCharType="end"/>
          </w:r>
        </w:sdtContent>
      </w:sdt>
    </w:p>
    <w:p w14:paraId="6E86AAAD" w14:textId="75CA4998" w:rsidR="00AF4DBA" w:rsidRDefault="00AF4DBA" w:rsidP="00537FBC">
      <w:pPr>
        <w:pStyle w:val="berschrift1"/>
      </w:pPr>
      <w:bookmarkStart w:id="37" w:name="_Toc82079780"/>
      <w:r>
        <w:t>Zusammenfassung und Ausblick</w:t>
      </w:r>
      <w:bookmarkEnd w:id="37"/>
    </w:p>
    <w:p w14:paraId="340C62B4" w14:textId="77777777" w:rsidR="008C4E39" w:rsidRDefault="008C4E39" w:rsidP="00153762">
      <w:r w:rsidRPr="008C4E39">
        <w:t>Mithilfe dieser Projektarbeit ist es möglich, den Weindatensatz, welcher die Grundlage für dieses Projekt bildet, einfach und mithilfe verschiedenster Darstellungen zu analysieren. Diese Darstellungen besitzen dabei eine einfache Benutzeroberfläche, um mit diesen zu interagieren und es auf die entsprechenden Wünsche der Nutzenden anzupassen. Dadurch ist eine einfache und individuell angepasste Analyse der verschiedenen Daten möglich. Somit ist es den verschiedenen Nutzenden möglich, verschieden Trends, Muster oder auch verschieden Zusammenhänge in diesen Daten zu finden, nachzuvollziehen oder zu reproduzieren.</w:t>
      </w:r>
    </w:p>
    <w:p w14:paraId="40866BEE" w14:textId="57F18A07" w:rsidR="00447CD8" w:rsidRDefault="00DC6B60" w:rsidP="00153762">
      <w:r w:rsidRPr="00DC6B60">
        <w:t>Auch die Zielgruppen, für welche diese Arbeit geschrieben worden ist, erhalten durch diese Visualisierungen verschiedene Vorteile. So ist es den Weininteressierten nun möglich, mithilfe des Scatterplots verschiedene Weine zu finden, welche seinem Geschmack entsprechen oder auch komplett neue Sorten zu entdecken. Darüber hinaus ist es beispielsweise auch möglich, mithilfe der Parallelen Koordinaten und der Baumhierarchie verschiedene Zusammenhänge besser verstehen. Auch die Zielgruppe der Weinexperten erhält verschieden Vorteile, so können diese mithilfe der verschiedenen Visualisierungen neue Sorten entdecken oder auch ihre aktuellen Sorten besser einschätzen, um so ein noch besseres Wissen an Weinen anzusammeln.</w:t>
      </w:r>
      <w:r>
        <w:t xml:space="preserve"> </w:t>
      </w:r>
      <w:r w:rsidRPr="00DC6B60">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Darüber hinaus ist es möglich, mithilfe des Baumdiagrammes eine Spezialisierung auf einen gewissen Kontinent oder Land umsetzten.</w:t>
      </w:r>
    </w:p>
    <w:p w14:paraId="39154D5D" w14:textId="10CF0417" w:rsidR="00DF7169" w:rsidRDefault="00E9533C" w:rsidP="00153762">
      <w:r w:rsidRPr="00E9533C">
        <w:t>Eine Erweiterung dieses Projektes bei den Visualisierungen wäre vor allem bei der Interaktivität der einzelnen Darstellungen denkbar. So wäre es möglich, eine Filterfunktion für die Daten einzubauen, oder auch eine Hervorhebung der Daten, welche aktuell ausgewählt sind. Zusätzlich könnten weitere Darstellungen hinzugefügt werden, um eine Analyse der verschiedenen Daten noch einfacher zu gestalten. So wäre beispielsweise ein Balkendiagramm denkbar, in dem die einzelnen Eigenschaften eines Weines aufgeführt werden.</w:t>
      </w:r>
      <w:r>
        <w:t xml:space="preserve"> </w:t>
      </w:r>
      <w:r w:rsidRPr="00E9533C">
        <w:t>Weiterhin sollte bei steigender Anzahl der Datenmengen über eine Kategorisierung der Daten nachgedacht werden, um so die Übersichtlichkeit innerhalb der Darstellungen nicht zu verlieren. Bei der Baumhierarchie wäre es denkbar, die einzelnen Bäume erst per Mausklick zu öffnen, umso eine noch bessere Sichtbarkeit zu gewährleisten.</w:t>
      </w:r>
    </w:p>
    <w:p w14:paraId="6932CB00" w14:textId="0935C18D" w:rsidR="00153762" w:rsidRDefault="00D00C60" w:rsidP="00153762">
      <w:r w:rsidRPr="00D00C60">
        <w:t>Bei der Datenebene ist es wichtig, der Datensatz kontinuierlich erweitert wird, um final alle Weine der Welt abzudecken. Dabei ist es jedoch nicht nur wichtig,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w:t>
      </w:r>
      <w:r>
        <w:t xml:space="preserve"> </w:t>
      </w:r>
      <w:r w:rsidR="006B1C64" w:rsidRPr="006B1C64">
        <w:t>So sollten die eins bis fünf Skala, welche es beispielsweise bei der Süße, Säuregehalt und Körper gibt, durch eine bessere Messskala ersetzten werden. Diese könnte den entsprechenden Zielgruppen mehr Informationen übermitteln als nur ein wert zwischen eins und fünf.</w:t>
      </w:r>
    </w:p>
    <w:p w14:paraId="55FD1628" w14:textId="77777777" w:rsidR="00C9272A" w:rsidRDefault="00C9272A" w:rsidP="00153762"/>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tag w:val="CitaviBibliography"/>
        <w:id w:val="855849434"/>
        <w:placeholder>
          <w:docPart w:val="DefaultPlaceholder_-1854013440"/>
        </w:placeholder>
      </w:sdtPr>
      <w:sdtEndPr>
        <w:rPr>
          <w:rFonts w:asciiTheme="minorHAnsi" w:hAnsiTheme="minorHAnsi" w:cstheme="minorHAnsi"/>
          <w:b w:val="0"/>
          <w:bCs w:val="0"/>
          <w:sz w:val="22"/>
          <w:szCs w:val="22"/>
        </w:rPr>
      </w:sdtEndPr>
      <w:sdtContent>
        <w:p w14:paraId="4136B95F" w14:textId="77777777" w:rsidR="00DF45A3" w:rsidRDefault="004D03E1" w:rsidP="00DF45A3">
          <w:pPr>
            <w:pStyle w:val="CitaviBibliographyHeading"/>
          </w:pPr>
          <w:r>
            <w:fldChar w:fldCharType="begin"/>
          </w:r>
          <w:r>
            <w:instrText>ADDIN CitaviBibliography</w:instrText>
          </w:r>
          <w:r>
            <w:fldChar w:fldCharType="separate"/>
          </w:r>
          <w:r w:rsidR="00DF45A3">
            <w:t>Literatur</w:t>
          </w:r>
        </w:p>
        <w:p w14:paraId="123864CF" w14:textId="77777777" w:rsidR="00DF45A3" w:rsidRDefault="00DF45A3" w:rsidP="00DF45A3">
          <w:pPr>
            <w:pStyle w:val="CitaviBibliographyEntry"/>
          </w:pPr>
          <w:r>
            <w:t>1.</w:t>
          </w:r>
          <w:r>
            <w:tab/>
          </w:r>
          <w:bookmarkStart w:id="38" w:name="_CTVL001a369bd4dadfa4199b7f6512c3d0e0580"/>
          <w:r>
            <w:t>American Society for Quality (o. J.) What is a Tree Diagram? Systemic or Hierarchy Analysis | ASQ. American Society for Quality. https://asq.org/quality-resources/tree-diagram. Zugegriffen: 18. August 2021</w:t>
          </w:r>
        </w:p>
        <w:bookmarkEnd w:id="38"/>
        <w:p w14:paraId="31AE9573" w14:textId="77777777" w:rsidR="00DF45A3" w:rsidRDefault="00DF45A3" w:rsidP="00DF45A3">
          <w:pPr>
            <w:pStyle w:val="CitaviBibliographyEntry"/>
          </w:pPr>
          <w:r>
            <w:t>2.</w:t>
          </w:r>
          <w:r>
            <w:tab/>
          </w:r>
          <w:bookmarkStart w:id="39" w:name="_CTVL001ff33293577c84d32968259d796b52c57"/>
          <w:r>
            <w:t>Beilmann L (o. J.) Alkoholgehalt in Wein - Das solltest du unbedingt Wissen! https://wein-fuer-laien.de/weinwissen/alkoholgehalt-im-wein/. Zugegriffen: 19. August 2021</w:t>
          </w:r>
        </w:p>
        <w:bookmarkEnd w:id="39"/>
        <w:p w14:paraId="0F7A2B9B" w14:textId="77777777" w:rsidR="00DF45A3" w:rsidRDefault="00DF45A3" w:rsidP="00DF45A3">
          <w:pPr>
            <w:pStyle w:val="CitaviBibliographyEntry"/>
          </w:pPr>
          <w:r>
            <w:t>3.</w:t>
          </w:r>
          <w:r>
            <w:tab/>
          </w:r>
          <w:bookmarkStart w:id="40" w:name="_CTVL001cc82e137394a423f933de8904adc4a01"/>
          <w:r>
            <w:t>Brogsitter Weinversand (o. J.) Gerbstoffe. Brogsitter Weinversand. https://www.brogsitter.de/weinlexikon/gerbstoffe/. Zugegriffen: 19. August 2021</w:t>
          </w:r>
        </w:p>
        <w:bookmarkEnd w:id="40"/>
        <w:p w14:paraId="658CF8A4" w14:textId="77777777" w:rsidR="00DF45A3" w:rsidRDefault="00DF45A3" w:rsidP="00DF45A3">
          <w:pPr>
            <w:pStyle w:val="CitaviBibliographyEntry"/>
          </w:pPr>
          <w:r>
            <w:t>4.</w:t>
          </w:r>
          <w:r>
            <w:tab/>
          </w:r>
          <w:bookmarkStart w:id="41" w:name="_CTVL001feae5290ed314213a08b4b79927e7f1a"/>
          <w:r>
            <w:t>Brogsitter Weinversand (o. J.) Körper. Brogsitter Weinversand. https://www.brogsitter.de/weinlexikon/koerper/. Zugegriffen: 19. August 2021</w:t>
          </w:r>
        </w:p>
        <w:bookmarkEnd w:id="41"/>
        <w:p w14:paraId="5B0F95C0" w14:textId="77777777" w:rsidR="00DF45A3" w:rsidRDefault="00DF45A3" w:rsidP="00DF45A3">
          <w:pPr>
            <w:pStyle w:val="CitaviBibliographyEntry"/>
          </w:pPr>
          <w:r>
            <w:t>5.</w:t>
          </w:r>
          <w:r>
            <w:tab/>
          </w:r>
          <w:bookmarkStart w:id="42" w:name="_CTVL001fb8010cefe71444aaf891dda70e109b8"/>
          <w:r>
            <w:t>Brogsitter Weinversand (o. J.) Süße. Brogsitter Weinversand. https://www.brogsitter.de/weinlexikon/suesse/#. Zugegriffen: 19. August 2021</w:t>
          </w:r>
        </w:p>
        <w:bookmarkEnd w:id="42"/>
        <w:p w14:paraId="4A78B337" w14:textId="77777777" w:rsidR="00DF45A3" w:rsidRDefault="00DF45A3" w:rsidP="00DF45A3">
          <w:pPr>
            <w:pStyle w:val="CitaviBibliographyEntry"/>
          </w:pPr>
          <w:r>
            <w:t>6.</w:t>
          </w:r>
          <w:r>
            <w:tab/>
          </w:r>
          <w:bookmarkStart w:id="43" w:name="_CTVL001de0d2bf176b44ffe965d02a13c0574ad"/>
          <w:r>
            <w:t>Curran Kelleher (2015) World Countries Hierarchy. GitHub. https://gist.github.com/curran/1dd7ab046a4ed32380b21e81a38447aa/. Zugegriffen: 22. August 2021</w:t>
          </w:r>
        </w:p>
        <w:bookmarkEnd w:id="43"/>
        <w:p w14:paraId="7A6069F7" w14:textId="77777777" w:rsidR="00DF45A3" w:rsidRDefault="00DF45A3" w:rsidP="00DF45A3">
          <w:pPr>
            <w:pStyle w:val="CitaviBibliographyEntry"/>
          </w:pPr>
          <w:r>
            <w:t>7.</w:t>
          </w:r>
          <w:r>
            <w:tab/>
          </w:r>
          <w:bookmarkStart w:id="44" w:name="_CTVL0012e7bfd3da50d47a68d5955c1d9965f62"/>
          <w:r>
            <w:t>dev7halo (2021) Wine Information. Wine Information with nation, varieties, flavor, price, etc. Kaggle. https://www.kaggle.com/dev7halo/wine-information. Zugegriffen: 22. August 2021</w:t>
          </w:r>
        </w:p>
        <w:bookmarkEnd w:id="44"/>
        <w:p w14:paraId="157F6465" w14:textId="77777777" w:rsidR="00DF45A3" w:rsidRDefault="00DF45A3" w:rsidP="00DF45A3">
          <w:pPr>
            <w:pStyle w:val="CitaviBibliographyEntry"/>
          </w:pPr>
          <w:r>
            <w:t>8.</w:t>
          </w:r>
          <w:r>
            <w:tab/>
          </w:r>
          <w:bookmarkStart w:id="45" w:name="_CTVL0016f4df8312d3f4420976ab9a344f2f2a6"/>
          <w:r>
            <w:t>Fels U (o. J.) Usability-Analyse des Programms Animated Scatter Plot. TU Wien. https://repositum.tuwien.at/bitstream/20.500.12708/4082/2/Fels%20Ulrich%20-%202015%20-%20Usability%20Analyse%20des%20Programms%20Animated%20Scatter%20Plot.pdf. Zugegriffen: 25. August 2021</w:t>
          </w:r>
        </w:p>
        <w:bookmarkEnd w:id="45"/>
        <w:p w14:paraId="7787BE77" w14:textId="77777777" w:rsidR="00DF45A3" w:rsidRDefault="00DF45A3" w:rsidP="00DF45A3">
          <w:pPr>
            <w:pStyle w:val="CitaviBibliographyEntry"/>
          </w:pPr>
          <w:r>
            <w:t>9.</w:t>
          </w:r>
          <w:r>
            <w:tab/>
          </w:r>
          <w:bookmarkStart w:id="46" w:name="_CTVL001a5d94c2d3e5f43fca4f8405d4d7d4c5b"/>
          <w:r>
            <w:t>Few S (2006) Multivariate Analysis Using Parallel Coordinates. Perceptual Edge. http://www.perceptualedge.com/articles/b-eye/parallel_coordinates.pdf. Zugegriffen: 18. August 2021</w:t>
          </w:r>
        </w:p>
        <w:bookmarkEnd w:id="46"/>
        <w:p w14:paraId="2F9F2215" w14:textId="77777777" w:rsidR="00DF45A3" w:rsidRDefault="00DF45A3" w:rsidP="00DF45A3">
          <w:pPr>
            <w:pStyle w:val="CitaviBibliographyEntry"/>
          </w:pPr>
          <w:r>
            <w:t>10.</w:t>
          </w:r>
          <w:r>
            <w:tab/>
          </w:r>
          <w:bookmarkStart w:id="47" w:name="_CTVL001aae1fe33cb2a40e78e0da70d00b2eb43"/>
          <w:r>
            <w:t>Petrova M (2002) Web-basierte dynamische Visualisierung klinischer Daten. Ludwig-Maximilians-Universtität München. https://www.nm.informatik.uni-muenchen.de/common/pub/Fopras/petr02/PDF-Version/petr02.pdf. Zugegriffen: 25. August 2021</w:t>
          </w:r>
        </w:p>
        <w:bookmarkEnd w:id="47"/>
        <w:p w14:paraId="3A108EB5" w14:textId="77777777" w:rsidR="00DF45A3" w:rsidRDefault="00DF45A3" w:rsidP="00DF45A3">
          <w:pPr>
            <w:pStyle w:val="CitaviBibliographyEntry"/>
          </w:pPr>
          <w:r>
            <w:t>11.</w:t>
          </w:r>
          <w:r>
            <w:tab/>
          </w:r>
          <w:bookmarkStart w:id="48" w:name="_CTVL00187d62162ca34425db0e18a7c14bcac47"/>
          <w:r>
            <w:t>Roca P (2021) State of the Vitivinicultural World in 2020. OIV Press Conference, o. O.</w:t>
          </w:r>
        </w:p>
        <w:bookmarkEnd w:id="48"/>
        <w:p w14:paraId="6F5B18C0" w14:textId="77777777" w:rsidR="00DF45A3" w:rsidRDefault="00DF45A3" w:rsidP="00DF45A3">
          <w:pPr>
            <w:pStyle w:val="CitaviBibliographyEntry"/>
          </w:pPr>
          <w:r>
            <w:t>12.</w:t>
          </w:r>
          <w:r>
            <w:tab/>
          </w:r>
          <w:bookmarkStart w:id="49" w:name="_CTVL001333615a5980e42f0be017e355212c6b8"/>
          <w:r>
            <w:t>Teufel M (2021) Die richtige Trinktemperatur für Wein - warum wichtig? SWISSCAVE AG. https://swisscave.com/de/swisscave-blog/post/die-richtige-trinktemperatur-fur-wein-warum-wichtig. Zugegriffen: 19. August 2021</w:t>
          </w:r>
        </w:p>
        <w:bookmarkEnd w:id="49"/>
        <w:p w14:paraId="0C13536F" w14:textId="77777777" w:rsidR="00DF45A3" w:rsidRDefault="00DF45A3" w:rsidP="00DF45A3">
          <w:pPr>
            <w:pStyle w:val="CitaviBibliographyEntry"/>
          </w:pPr>
          <w:r>
            <w:t>13.</w:t>
          </w:r>
          <w:r>
            <w:tab/>
          </w:r>
          <w:bookmarkStart w:id="50" w:name="_CTVL0010cdb8943940a4f8480d87427a95c5420"/>
          <w:r>
            <w:t>Vineyard99 (2020) Wein &amp; Wissen: Weinjahrgang – Geheimnis der Weinalterung. Vineyard99. https://www.vineyard99.de/weinjahrgang-und-weinalterung/. Zugegriffen: 19. August 2021</w:t>
          </w:r>
        </w:p>
        <w:bookmarkEnd w:id="50"/>
        <w:p w14:paraId="2F3E999D" w14:textId="77777777" w:rsidR="00DF45A3" w:rsidRDefault="00DF45A3" w:rsidP="00DF45A3">
          <w:pPr>
            <w:pStyle w:val="CitaviBibliographyEntry"/>
          </w:pPr>
          <w:r>
            <w:t>14.</w:t>
          </w:r>
          <w:r>
            <w:tab/>
          </w:r>
          <w:bookmarkStart w:id="51" w:name="_CTVL001d5718d54071f4ea6b29e14cd8e806ce9"/>
          <w:r>
            <w:t>Weinkenner GmbH (2011) Die Säure | Weinkenner.de. Weinkenner GmbH. https://www.weinkenner.de/die-saeure/. Zugegriffen: 19. August 2021</w:t>
          </w:r>
        </w:p>
        <w:bookmarkEnd w:id="51"/>
        <w:p w14:paraId="5FD70393" w14:textId="77777777" w:rsidR="00DF45A3" w:rsidRDefault="00DF45A3" w:rsidP="00DF45A3">
          <w:pPr>
            <w:pStyle w:val="CitaviBibliographyEntry"/>
          </w:pPr>
          <w:r>
            <w:t>15.</w:t>
          </w:r>
          <w:r>
            <w:tab/>
          </w:r>
          <w:bookmarkStart w:id="52" w:name="_CTVL001c3184978b58f4dd08e329cedb983b006"/>
          <w:r>
            <w:t>XE.com Inc. (o. J.) 1 EUR to KRW - Euros to South Korean Won Exchange Rate. XE.com Inc. https://www.xe.com/currencyconverter/convert/?Amount=1&amp;From=EUR&amp;To=KRW. Zugegriffen: 08. September 2021</w:t>
          </w:r>
        </w:p>
        <w:bookmarkEnd w:id="52"/>
        <w:p w14:paraId="43FF3624" w14:textId="07DEEFCD" w:rsidR="004D03E1" w:rsidRDefault="00DF45A3" w:rsidP="00DF45A3">
          <w:pPr>
            <w:pStyle w:val="CitaviBibliographyEntry"/>
          </w:pPr>
          <w:r>
            <w:t>16.</w:t>
          </w:r>
          <w:r>
            <w:tab/>
          </w:r>
          <w:bookmarkStart w:id="53" w:name="_CTVL001391b1ab3d9a54a7db3302a96d1fac0b0"/>
          <w:r>
            <w:t>Yi M (2019) A Complete Guide to Scatter Plots. Chartio. https://chartio.com/learn/charts/what-is-a-scatter-plot/. Zugegriffen: 18. August 202</w:t>
          </w:r>
          <w:bookmarkEnd w:id="53"/>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4" w:name="_Toc82079782"/>
      <w:r>
        <w:lastRenderedPageBreak/>
        <w:t>Anhang</w:t>
      </w:r>
      <w:bookmarkEnd w:id="54"/>
    </w:p>
    <w:p w14:paraId="52349F1B" w14:textId="347406D8" w:rsidR="009B7DCF" w:rsidRDefault="009B7DCF" w:rsidP="009B7DCF">
      <w:pPr>
        <w:pStyle w:val="berschrift2"/>
        <w:numPr>
          <w:ilvl w:val="0"/>
          <w:numId w:val="0"/>
        </w:numPr>
      </w:pPr>
      <w:bookmarkStart w:id="55" w:name="_Toc82079783"/>
      <w:r>
        <w:t>Git Historie</w:t>
      </w:r>
      <w:bookmarkEnd w:id="55"/>
    </w:p>
    <w:p w14:paraId="075A4D82" w14:textId="77777777" w:rsidR="009868C6" w:rsidRDefault="009868C6" w:rsidP="009868C6">
      <w:r>
        <w:t>* 87bd6ac (HEAD -&gt; main, origin/main) (Korrektur komplettes Kapitel 5, 2021-09-08)</w:t>
      </w:r>
    </w:p>
    <w:p w14:paraId="2E5C205C" w14:textId="77777777" w:rsidR="009868C6" w:rsidRDefault="009868C6" w:rsidP="009868C6">
      <w:r>
        <w:t xml:space="preserve">* e0f72a7 (Korrektur Kapitel 3.4 und 4, 2021-09-08)    </w:t>
      </w:r>
    </w:p>
    <w:p w14:paraId="1F5242BD" w14:textId="77777777" w:rsidR="009868C6" w:rsidRDefault="009868C6" w:rsidP="009868C6">
      <w:r>
        <w:t>* 47337af (Korrigieren Kapitel 3.2 und 3.3, 2021-09-08)</w:t>
      </w:r>
    </w:p>
    <w:p w14:paraId="31D713EB" w14:textId="77777777" w:rsidR="009868C6" w:rsidRDefault="009868C6" w:rsidP="009868C6">
      <w:r>
        <w:t xml:space="preserve">* 60cf2c0 (Korrektur Kapitel 3 und 3.1, 2021-09-08)    </w:t>
      </w:r>
    </w:p>
    <w:p w14:paraId="2323EE3F" w14:textId="77777777" w:rsidR="009868C6" w:rsidRDefault="009868C6" w:rsidP="009868C6">
      <w:r>
        <w:t>* 3b42be0 (Korrektur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Korrektur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Hovern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7991904 (Hinzufügen der Seiten für Github Pages, 2021-08-29)</w:t>
      </w:r>
    </w:p>
    <w:p w14:paraId="251582E2" w14:textId="77777777" w:rsidR="009868C6" w:rsidRDefault="009868C6" w:rsidP="009868C6">
      <w:r>
        <w:t>* 7a06098 (Testen für Github Pages, 2021-08-29)</w:t>
      </w:r>
    </w:p>
    <w:p w14:paraId="454AE7C1" w14:textId="77777777" w:rsidR="009868C6" w:rsidRDefault="009868C6" w:rsidP="009868C6">
      <w:r>
        <w:t>* 1baf4f1 (Pflege der Readme, 2021-08-29)</w:t>
      </w:r>
    </w:p>
    <w:p w14:paraId="65A9A4D0" w14:textId="77777777" w:rsidR="009868C6" w:rsidRDefault="009868C6" w:rsidP="009868C6">
      <w:r>
        <w:t>* d63deb0 (Erstellung eines Files für Github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orkarround für nicht funktioneirend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038aaf9 (Erstellung der Webseite für BaumHierarchie,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db588ca (Neuordnung und sortierung für vorbreitung Webseite, 2021-08-27)</w:t>
      </w:r>
    </w:p>
    <w:p w14:paraId="7DE949CE" w14:textId="77777777" w:rsidR="009868C6" w:rsidRDefault="009868C6" w:rsidP="009868C6">
      <w:r>
        <w:lastRenderedPageBreak/>
        <w:t>* 3565186 (Anpassung der neun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e531919 (Weiteres Testen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Merge branch 'main' of https://github.com/RicBre/Elm-Projekt-WineInformation into main, 2021-08-27)</w:t>
      </w:r>
    </w:p>
    <w:p w14:paraId="3DACCB56" w14:textId="77777777" w:rsidR="009868C6" w:rsidRDefault="009868C6" w:rsidP="009868C6">
      <w:r>
        <w:t>|\</w:t>
      </w:r>
    </w:p>
    <w:p w14:paraId="29016B73" w14:textId="77777777" w:rsidR="009868C6" w:rsidRDefault="009868C6" w:rsidP="009868C6">
      <w:r>
        <w:t>| * bad7638 (Löschen von elm-stuff, 2021-08-27)</w:t>
      </w:r>
    </w:p>
    <w:p w14:paraId="3683E003" w14:textId="77777777" w:rsidR="009868C6" w:rsidRDefault="009868C6" w:rsidP="009868C6">
      <w:r>
        <w:t>| * 74bc9af (Löschen von .vscode,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c6b7512 (Änderungen Git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Strukutierung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Struktturierung des Codes, 2021-08-26)</w:t>
      </w:r>
    </w:p>
    <w:p w14:paraId="4B633536" w14:textId="77777777" w:rsidR="009868C6" w:rsidRDefault="009868C6" w:rsidP="009868C6">
      <w:r>
        <w:t>* c8ed8a3 (Neu Struktierung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Umbennung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Aktualsierung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Screenshoot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Screenshoot Paralelle Koordinaten für Anwedung,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Screenshoot für Scatterplott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480c1a6 (hinzufügen eines Screenshoots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53b15fa (Hinzufügen eines Screenshoots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7c23751 (Ergänzung von Notizen in Analyse der Anweundungsaufgaben,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a7cf6f7 (Schreiben eines Teils des Anwedungshintergrund,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1bdc20f (Anpassung der Daten der JSON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21ae0d9 (Anpassung ds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8e40230 (Erstellung von Interaktiven Paralellen Korrdinaten, 2021-08-11)</w:t>
      </w:r>
    </w:p>
    <w:p w14:paraId="54971314" w14:textId="77777777" w:rsidR="009868C6" w:rsidRDefault="009868C6" w:rsidP="009868C6">
      <w:r>
        <w:t>* 74e2f10 (Erstellung eines Interaktiven Scatterplotts,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Baumhierachie aktualisierung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b3c52ae (Hinzufügen Wine zu den Ländern, 2021-08-07)</w:t>
      </w:r>
    </w:p>
    <w:p w14:paraId="0518F09F" w14:textId="77777777" w:rsidR="009868C6" w:rsidRDefault="009868C6" w:rsidP="009868C6">
      <w:r>
        <w:t>* a009c49 (Testen von der ändeurng der Daten, 2021-08-07)</w:t>
      </w:r>
    </w:p>
    <w:p w14:paraId="28D3C27A" w14:textId="77777777" w:rsidR="009868C6" w:rsidRDefault="009868C6" w:rsidP="009868C6">
      <w:r>
        <w:t>* 906d590 (Einfügen der neuen Daten für die Baumhierachi, 2021-08-07)</w:t>
      </w:r>
    </w:p>
    <w:p w14:paraId="5ED89D6E" w14:textId="77777777" w:rsidR="009868C6" w:rsidRDefault="009868C6" w:rsidP="009868C6">
      <w:r>
        <w:t>* ac10d30 (Datenaufbereitung der Geo Daten, 2021-08-07)</w:t>
      </w:r>
    </w:p>
    <w:p w14:paraId="371C805E" w14:textId="77777777" w:rsidR="009868C6" w:rsidRDefault="009868C6" w:rsidP="009868C6">
      <w:r>
        <w:t>* cedbc18 (Ausprobieren dynamsich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31a1590 (Testlauf für Baumhierachi,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Verusch CSV in Parallele Koordinaten, 2021-08-04)</w:t>
      </w:r>
    </w:p>
    <w:p w14:paraId="67895AE0" w14:textId="77777777" w:rsidR="009868C6" w:rsidRDefault="009868C6" w:rsidP="009868C6">
      <w:r>
        <w:t>* 48283a2 (Vorbereitungen auf Parrallele Koordiaten, 2021-08-04)</w:t>
      </w:r>
    </w:p>
    <w:p w14:paraId="1B701F77" w14:textId="77777777" w:rsidR="009868C6" w:rsidRDefault="009868C6" w:rsidP="009868C6">
      <w:r>
        <w:t>* 0fac7e0 (Datengrundlage wurde aufbereitet, 2021-08-04)</w:t>
      </w:r>
    </w:p>
    <w:p w14:paraId="3773D4C6" w14:textId="77777777" w:rsidR="009868C6" w:rsidRDefault="009868C6" w:rsidP="009868C6">
      <w:r>
        <w:t>* e85cb99 (Versuch Scatterplott interaktiv zu gestallten,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9757801 (Erster funktionierender Scatterplot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9a774f9 (Anpassung des Scatterplotts, 2021-08-03)</w:t>
      </w:r>
    </w:p>
    <w:p w14:paraId="71CD3C3A" w14:textId="77777777" w:rsidR="009868C6" w:rsidRDefault="009868C6" w:rsidP="009868C6">
      <w:r>
        <w:t>* 3817ccb (Modell für weiteren Float umschreiben, 2021-08-03)</w:t>
      </w:r>
    </w:p>
    <w:p w14:paraId="698C71F5" w14:textId="77777777" w:rsidR="009868C6" w:rsidRDefault="009868C6" w:rsidP="009868C6">
      <w:r>
        <w:t>* 84d2fc6 (Hinzufügen der View zum Scatterplott aus CsvElmTest, 2021-08-03)</w:t>
      </w:r>
    </w:p>
    <w:p w14:paraId="4BFCABA1" w14:textId="77777777" w:rsidR="009868C6" w:rsidRDefault="009868C6" w:rsidP="009868C6">
      <w:r>
        <w:t>* 74307a0 (CSV Decoder für Scatterplott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854e103 (Hinzufügen weitere Spalte die decoded wird, 2021-08-02)</w:t>
      </w:r>
    </w:p>
    <w:p w14:paraId="6474CCC2" w14:textId="77777777" w:rsidR="009868C6" w:rsidRDefault="009868C6" w:rsidP="009868C6">
      <w:r>
        <w:t>* 78290fa (Anbindung der CSV Dabtei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566221c (Hochladen der CSV Datien um Online Zugriff auf diese zu erhalten (über GitHub), 2021-07-12)</w:t>
      </w:r>
    </w:p>
    <w:p w14:paraId="44824800" w14:textId="77777777" w:rsidR="009868C6" w:rsidRDefault="009868C6" w:rsidP="009868C6">
      <w:r>
        <w:t>* 6f249b7 (Ausprobieren des einbindens der CSV Datei - bissher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756ff9d (Elm initalisiert und Elm.json Datei wurde erstellt, 2021-07-05)</w:t>
      </w:r>
    </w:p>
    <w:p w14:paraId="19649062" w14:textId="77777777" w:rsidR="009868C6" w:rsidRDefault="009868C6" w:rsidP="009868C6">
      <w:r>
        <w:t>* 6162ed9 (CSV Dateien zum .gitirgnore hinzugefügt, 2021-07-05)</w:t>
      </w:r>
    </w:p>
    <w:p w14:paraId="4203ADC2" w14:textId="77777777" w:rsidR="009868C6" w:rsidRDefault="009868C6" w:rsidP="009868C6">
      <w:r>
        <w:t>* c08733f (Hinzufügen von .gitignore, 2021-07-04)</w:t>
      </w:r>
    </w:p>
    <w:p w14:paraId="62376EB3" w14:textId="222DC11F" w:rsidR="009B7DCF" w:rsidRPr="009B7DCF" w:rsidRDefault="009868C6" w:rsidP="009868C6">
      <w:r>
        <w:t>* 533c289 (Initial commi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65DAC" w14:textId="77777777" w:rsidR="00093F73" w:rsidRDefault="00093F73" w:rsidP="00537FBC">
      <w:r>
        <w:separator/>
      </w:r>
    </w:p>
    <w:p w14:paraId="61C485CB" w14:textId="77777777" w:rsidR="00093F73" w:rsidRDefault="00093F73" w:rsidP="00537FBC"/>
  </w:endnote>
  <w:endnote w:type="continuationSeparator" w:id="0">
    <w:p w14:paraId="7F42945C" w14:textId="77777777" w:rsidR="00093F73" w:rsidRDefault="00093F73" w:rsidP="00537FBC">
      <w:r>
        <w:continuationSeparator/>
      </w:r>
    </w:p>
    <w:p w14:paraId="3842992A" w14:textId="77777777" w:rsidR="00093F73" w:rsidRDefault="00093F73" w:rsidP="00537FBC"/>
  </w:endnote>
  <w:endnote w:type="continuationNotice" w:id="1">
    <w:p w14:paraId="45637288" w14:textId="77777777" w:rsidR="00093F73" w:rsidRDefault="00093F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792AB" w14:textId="77777777" w:rsidR="00093F73" w:rsidRDefault="00093F73" w:rsidP="00537FBC">
      <w:r>
        <w:separator/>
      </w:r>
    </w:p>
    <w:p w14:paraId="34D2A6F4" w14:textId="77777777" w:rsidR="00093F73" w:rsidRDefault="00093F73" w:rsidP="00537FBC"/>
  </w:footnote>
  <w:footnote w:type="continuationSeparator" w:id="0">
    <w:p w14:paraId="2787F1F7" w14:textId="77777777" w:rsidR="00093F73" w:rsidRDefault="00093F73" w:rsidP="00537FBC">
      <w:r>
        <w:continuationSeparator/>
      </w:r>
    </w:p>
    <w:p w14:paraId="255A4E19" w14:textId="77777777" w:rsidR="00093F73" w:rsidRDefault="00093F73" w:rsidP="00537FBC"/>
  </w:footnote>
  <w:footnote w:type="continuationNotice" w:id="1">
    <w:p w14:paraId="16E8D50F" w14:textId="77777777" w:rsidR="00093F73" w:rsidRDefault="00093F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C63"/>
    <w:rsid w:val="00087F0E"/>
    <w:rsid w:val="000934E6"/>
    <w:rsid w:val="00093F73"/>
    <w:rsid w:val="00097A24"/>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62B5"/>
    <w:rsid w:val="00216789"/>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3DAF"/>
    <w:rsid w:val="003C6EC2"/>
    <w:rsid w:val="003C7390"/>
    <w:rsid w:val="003D191E"/>
    <w:rsid w:val="003D2593"/>
    <w:rsid w:val="003D2DA5"/>
    <w:rsid w:val="003D3700"/>
    <w:rsid w:val="003D52B2"/>
    <w:rsid w:val="003D5B67"/>
    <w:rsid w:val="003D6A35"/>
    <w:rsid w:val="003E0CA3"/>
    <w:rsid w:val="003E27F8"/>
    <w:rsid w:val="003E48C3"/>
    <w:rsid w:val="003E657C"/>
    <w:rsid w:val="003E765D"/>
    <w:rsid w:val="003F2AC6"/>
    <w:rsid w:val="003F6898"/>
    <w:rsid w:val="003F6E91"/>
    <w:rsid w:val="003F7C0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56C9"/>
    <w:rsid w:val="005164B9"/>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5B25"/>
    <w:rsid w:val="005A5D65"/>
    <w:rsid w:val="005A6747"/>
    <w:rsid w:val="005B0132"/>
    <w:rsid w:val="005B4A9C"/>
    <w:rsid w:val="005B5A5B"/>
    <w:rsid w:val="005B6EAB"/>
    <w:rsid w:val="005B7470"/>
    <w:rsid w:val="005C175E"/>
    <w:rsid w:val="005C31BA"/>
    <w:rsid w:val="005C34A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593"/>
    <w:rsid w:val="005E5910"/>
    <w:rsid w:val="005E780B"/>
    <w:rsid w:val="005F086E"/>
    <w:rsid w:val="005F2484"/>
    <w:rsid w:val="005F4CFB"/>
    <w:rsid w:val="005F5736"/>
    <w:rsid w:val="005F5BF2"/>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1C64"/>
    <w:rsid w:val="006B30A9"/>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6627"/>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5B57"/>
    <w:rsid w:val="0079027C"/>
    <w:rsid w:val="007909A9"/>
    <w:rsid w:val="00790CAA"/>
    <w:rsid w:val="00791B7B"/>
    <w:rsid w:val="00792548"/>
    <w:rsid w:val="00792911"/>
    <w:rsid w:val="007930D3"/>
    <w:rsid w:val="0079322C"/>
    <w:rsid w:val="00795772"/>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B45"/>
    <w:rsid w:val="007E7857"/>
    <w:rsid w:val="007E78D6"/>
    <w:rsid w:val="007F1624"/>
    <w:rsid w:val="007F2730"/>
    <w:rsid w:val="007F359F"/>
    <w:rsid w:val="007F3BC5"/>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C23C2"/>
    <w:rsid w:val="00AC3ACF"/>
    <w:rsid w:val="00AC4212"/>
    <w:rsid w:val="00AC47BD"/>
    <w:rsid w:val="00AC6592"/>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41D7"/>
    <w:rsid w:val="00B55BCF"/>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262A"/>
    <w:rsid w:val="00C138E4"/>
    <w:rsid w:val="00C15DA4"/>
    <w:rsid w:val="00C21B16"/>
    <w:rsid w:val="00C22A87"/>
    <w:rsid w:val="00C22EC8"/>
    <w:rsid w:val="00C22F31"/>
    <w:rsid w:val="00C243E6"/>
    <w:rsid w:val="00C26064"/>
    <w:rsid w:val="00C27766"/>
    <w:rsid w:val="00C322D4"/>
    <w:rsid w:val="00C329E4"/>
    <w:rsid w:val="00C32A31"/>
    <w:rsid w:val="00C33DA8"/>
    <w:rsid w:val="00C34488"/>
    <w:rsid w:val="00C36E0E"/>
    <w:rsid w:val="00C406F8"/>
    <w:rsid w:val="00C41DC5"/>
    <w:rsid w:val="00C42A22"/>
    <w:rsid w:val="00C44578"/>
    <w:rsid w:val="00C44F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E62"/>
    <w:rsid w:val="00D93869"/>
    <w:rsid w:val="00D94AFB"/>
    <w:rsid w:val="00D973B1"/>
    <w:rsid w:val="00DA317A"/>
    <w:rsid w:val="00DA5885"/>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223D"/>
    <w:rsid w:val="00E13749"/>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4F9C"/>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7C2C"/>
    <w:rsid w:val="00EB37CB"/>
    <w:rsid w:val="00EB53FA"/>
    <w:rsid w:val="00EC1C15"/>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45B3"/>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F023E"/>
    <w:rsid w:val="00FF0ACC"/>
    <w:rsid w:val="00FF11A6"/>
    <w:rsid w:val="00FF15A3"/>
    <w:rsid w:val="00FF1A09"/>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3988</Words>
  <Characters>155206</Characters>
  <Application>Microsoft Office Word</Application>
  <DocSecurity>0</DocSecurity>
  <Lines>2351</Lines>
  <Paragraphs>8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618</cp:revision>
  <cp:lastPrinted>2021-09-09T11:04:00Z</cp:lastPrinted>
  <dcterms:created xsi:type="dcterms:W3CDTF">2021-07-07T08:34:00Z</dcterms:created>
  <dcterms:modified xsi:type="dcterms:W3CDTF">2021-09-09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8">
    <vt:lpwstr>CloudProjectKey=qjj0cdrfegmgm59vqwwretqkz32dl434n2bqw3y7xk35hy7; ProjectName=WineVisualisierung</vt:lpwstr>
  </property>
  <property fmtid="{D5CDD505-2E9C-101B-9397-08002B2CF9AE}" pid="5" name="CitaviDocumentProperty_0">
    <vt:lpwstr>94387bf0-e6cc-4a16-af38-7653eec68644</vt:lpwstr>
  </property>
  <property fmtid="{D5CDD505-2E9C-101B-9397-08002B2CF9AE}" pid="6" name="CitaviDocumentProperty_1">
    <vt:lpwstr>6.10.0.0</vt:lpwstr>
  </property>
</Properties>
</file>